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B2733A" w14:textId="66D996E3" w:rsidR="005051DF" w:rsidRDefault="00AF65EE" w:rsidP="005051DF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reated: </w:t>
      </w:r>
      <w:r w:rsidR="000E4CED">
        <w:rPr>
          <w:rFonts w:ascii="Times New Roman" w:hAnsi="Times New Roman" w:cs="Times New Roman"/>
          <w:sz w:val="24"/>
          <w:szCs w:val="24"/>
        </w:rPr>
        <w:t>11</w:t>
      </w:r>
      <w:r w:rsidR="008465A5">
        <w:rPr>
          <w:rFonts w:ascii="Times New Roman" w:hAnsi="Times New Roman" w:cs="Times New Roman"/>
          <w:sz w:val="24"/>
          <w:szCs w:val="24"/>
        </w:rPr>
        <w:t>-</w:t>
      </w:r>
      <w:r w:rsidR="000E4CED">
        <w:rPr>
          <w:rFonts w:ascii="Times New Roman" w:hAnsi="Times New Roman" w:cs="Times New Roman"/>
          <w:sz w:val="24"/>
          <w:szCs w:val="24"/>
        </w:rPr>
        <w:t>7</w:t>
      </w:r>
      <w:r w:rsidR="008465A5">
        <w:rPr>
          <w:rFonts w:ascii="Times New Roman" w:hAnsi="Times New Roman" w:cs="Times New Roman"/>
          <w:sz w:val="24"/>
          <w:szCs w:val="24"/>
        </w:rPr>
        <w:t>-16 by Yongtao Zhu</w:t>
      </w:r>
    </w:p>
    <w:p w14:paraId="21483904" w14:textId="0D00A54D" w:rsidR="00AF65EE" w:rsidRPr="004F13C6" w:rsidRDefault="00AF65EE" w:rsidP="00AF65EE">
      <w:pPr>
        <w:jc w:val="center"/>
        <w:rPr>
          <w:rFonts w:ascii="Times New Roman" w:hAnsi="Times New Roman" w:cs="Times New Roman"/>
          <w:sz w:val="32"/>
          <w:szCs w:val="32"/>
        </w:rPr>
      </w:pPr>
      <w:r w:rsidRPr="004F13C6">
        <w:rPr>
          <w:rFonts w:ascii="Times New Roman" w:hAnsi="Times New Roman" w:cs="Times New Roman"/>
          <w:b/>
          <w:sz w:val="32"/>
          <w:szCs w:val="32"/>
          <w:u w:val="single"/>
        </w:rPr>
        <w:t xml:space="preserve">Allelic Exchange in </w:t>
      </w:r>
      <w:r w:rsidR="008465A5">
        <w:rPr>
          <w:rFonts w:ascii="Times New Roman" w:hAnsi="Times New Roman" w:cs="Times New Roman"/>
          <w:b/>
          <w:i/>
          <w:sz w:val="32"/>
          <w:szCs w:val="32"/>
          <w:u w:val="single"/>
        </w:rPr>
        <w:t>C</w:t>
      </w:r>
      <w:r w:rsidR="000E4CED">
        <w:rPr>
          <w:rFonts w:ascii="Times New Roman" w:hAnsi="Times New Roman" w:cs="Times New Roman"/>
          <w:b/>
          <w:i/>
          <w:sz w:val="32"/>
          <w:szCs w:val="32"/>
          <w:u w:val="single"/>
        </w:rPr>
        <w:t>ellulophaga</w:t>
      </w:r>
      <w:r w:rsidR="008465A5">
        <w:rPr>
          <w:rFonts w:ascii="Times New Roman" w:hAnsi="Times New Roman" w:cs="Times New Roman"/>
          <w:b/>
          <w:i/>
          <w:sz w:val="32"/>
          <w:szCs w:val="32"/>
          <w:u w:val="single"/>
        </w:rPr>
        <w:t xml:space="preserve"> </w:t>
      </w:r>
      <w:r w:rsidR="000E4CED">
        <w:rPr>
          <w:rFonts w:ascii="Times New Roman" w:hAnsi="Times New Roman" w:cs="Times New Roman"/>
          <w:b/>
          <w:i/>
          <w:sz w:val="32"/>
          <w:szCs w:val="32"/>
          <w:u w:val="single"/>
        </w:rPr>
        <w:t>algicola</w:t>
      </w:r>
      <w:r w:rsidR="00876A05">
        <w:rPr>
          <w:rFonts w:ascii="Times New Roman" w:hAnsi="Times New Roman" w:cs="Times New Roman"/>
          <w:b/>
          <w:sz w:val="32"/>
          <w:szCs w:val="32"/>
          <w:u w:val="single"/>
        </w:rPr>
        <w:t xml:space="preserve"> </w:t>
      </w:r>
      <w:r w:rsidR="009F0106">
        <w:rPr>
          <w:rFonts w:ascii="Times New Roman" w:hAnsi="Times New Roman" w:cs="Times New Roman"/>
          <w:b/>
          <w:sz w:val="32"/>
          <w:szCs w:val="32"/>
          <w:u w:val="single"/>
        </w:rPr>
        <w:t>using SacB</w:t>
      </w:r>
      <w:r w:rsidR="009002C9">
        <w:rPr>
          <w:rFonts w:ascii="Times New Roman" w:hAnsi="Times New Roman" w:cs="Times New Roman"/>
          <w:b/>
          <w:sz w:val="32"/>
          <w:szCs w:val="32"/>
          <w:u w:val="single"/>
        </w:rPr>
        <w:t xml:space="preserve"> </w:t>
      </w:r>
      <w:r w:rsidR="009F0106">
        <w:rPr>
          <w:rFonts w:ascii="Times New Roman" w:hAnsi="Times New Roman" w:cs="Times New Roman"/>
          <w:b/>
          <w:sz w:val="32"/>
          <w:szCs w:val="32"/>
          <w:u w:val="single"/>
        </w:rPr>
        <w:t xml:space="preserve"> </w:t>
      </w:r>
    </w:p>
    <w:p w14:paraId="6AC011E3" w14:textId="6FD47CF3" w:rsidR="00AF65EE" w:rsidRDefault="00AF65EE" w:rsidP="00AF65E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urpose:</w:t>
      </w:r>
      <w:r w:rsidR="00785DB1">
        <w:rPr>
          <w:rFonts w:ascii="Times New Roman" w:hAnsi="Times New Roman" w:cs="Times New Roman"/>
          <w:sz w:val="24"/>
          <w:szCs w:val="24"/>
        </w:rPr>
        <w:t xml:space="preserve">  This</w:t>
      </w:r>
      <w:r>
        <w:rPr>
          <w:rFonts w:ascii="Times New Roman" w:hAnsi="Times New Roman" w:cs="Times New Roman"/>
          <w:sz w:val="24"/>
          <w:szCs w:val="24"/>
        </w:rPr>
        <w:t xml:space="preserve"> protocol describes </w:t>
      </w:r>
      <w:r w:rsidR="00785DB1">
        <w:rPr>
          <w:rFonts w:ascii="Times New Roman" w:hAnsi="Times New Roman" w:cs="Times New Roman"/>
          <w:sz w:val="24"/>
          <w:szCs w:val="24"/>
        </w:rPr>
        <w:t>the use of</w:t>
      </w:r>
      <w:r w:rsidR="00E1424C">
        <w:rPr>
          <w:rFonts w:ascii="Times New Roman" w:hAnsi="Times New Roman" w:cs="Times New Roman"/>
          <w:sz w:val="24"/>
          <w:szCs w:val="24"/>
        </w:rPr>
        <w:t xml:space="preserve"> the P</w:t>
      </w:r>
      <w:r w:rsidR="00E1424C" w:rsidRPr="00E1424C">
        <w:rPr>
          <w:rFonts w:ascii="Times New Roman" w:hAnsi="Times New Roman" w:cs="Times New Roman"/>
          <w:sz w:val="24"/>
          <w:szCs w:val="24"/>
          <w:vertAlign w:val="subscript"/>
        </w:rPr>
        <w:t>ompA</w:t>
      </w:r>
      <w:r w:rsidR="00E1424C">
        <w:rPr>
          <w:rFonts w:ascii="Times New Roman" w:hAnsi="Times New Roman" w:cs="Times New Roman"/>
          <w:sz w:val="24"/>
          <w:szCs w:val="24"/>
        </w:rPr>
        <w:t>-</w:t>
      </w:r>
      <w:r w:rsidR="00E1424C" w:rsidRPr="00785DB1">
        <w:rPr>
          <w:rFonts w:ascii="Times New Roman" w:hAnsi="Times New Roman" w:cs="Times New Roman"/>
          <w:i/>
          <w:sz w:val="24"/>
          <w:szCs w:val="24"/>
        </w:rPr>
        <w:t>sacB</w:t>
      </w:r>
      <w:r w:rsidR="00EA3D06">
        <w:rPr>
          <w:rFonts w:ascii="Times New Roman" w:hAnsi="Times New Roman" w:cs="Times New Roman"/>
          <w:sz w:val="24"/>
          <w:szCs w:val="24"/>
        </w:rPr>
        <w:t xml:space="preserve"> </w:t>
      </w:r>
      <w:r w:rsidR="00E1424C">
        <w:rPr>
          <w:rFonts w:ascii="Times New Roman" w:hAnsi="Times New Roman" w:cs="Times New Roman"/>
          <w:sz w:val="24"/>
          <w:szCs w:val="24"/>
        </w:rPr>
        <w:t>carrying suicide pYT313</w:t>
      </w:r>
      <w:r w:rsidR="00A47D3D">
        <w:rPr>
          <w:rFonts w:ascii="Times New Roman" w:hAnsi="Times New Roman" w:cs="Times New Roman"/>
          <w:sz w:val="24"/>
          <w:szCs w:val="24"/>
        </w:rPr>
        <w:t xml:space="preserve"> </w:t>
      </w:r>
      <w:r w:rsidR="00A47D3D">
        <w:rPr>
          <w:rFonts w:ascii="Times New Roman" w:hAnsi="Times New Roman" w:cs="Times New Roman"/>
          <w:sz w:val="24"/>
          <w:szCs w:val="24"/>
        </w:rPr>
        <w:fldChar w:fldCharType="begin"/>
      </w:r>
      <w:r w:rsidR="00A47D3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u&lt;/Author&gt;&lt;Year&gt;2017&lt;/Year&gt;&lt;RecNum&gt;398&lt;/RecNum&gt;&lt;DisplayText&gt;(1)&lt;/DisplayText&gt;&lt;record&gt;&lt;rec-number&gt;398&lt;/rec-number&gt;&lt;foreign-keys&gt;&lt;key app="EN" db-id="9fvdvzetgpf5xcew0xpvzedjwzsvsv5pdzwt" timestamp="1484170542"&gt;398&lt;/key&gt;&lt;/foreign-keys&gt;&lt;ref-type name="Journal Article"&gt;17&lt;/ref-type&gt;&lt;contributors&gt;&lt;authors&gt;&lt;author&gt;Zhu, Y.&lt;/author&gt;&lt;author&gt;Thomas, F.&lt;/author&gt;&lt;author&gt;Larocque, R.&lt;/author&gt;&lt;author&gt;Li, N.&lt;/author&gt;&lt;author&gt;Duffieux, D.&lt;/author&gt;&lt;author&gt;Cladière, L.&lt;/author&gt;&lt;author&gt;Souchaud, F.&lt;/author&gt;&lt;author&gt;Michel, G.&lt;/author&gt;&lt;author&gt;McBride, M. J.&lt;/author&gt;&lt;/authors&gt;&lt;/contributors&gt;&lt;auth-address&gt;Department of Biological Sciences, University of Wisconsin-Milwaukee, P. O. Box 413, Milwaukee, WI, 53201.&amp;#xD;Sorbonne Universite, UPMC, Centre National de la Recherche Scientifique, UMR 8227, Integrative Biology of Marine Models, Station Biologique de Roscoff, Roscoff, France.&amp;#xD;State Key Laboratory of Freshwater Ecology and Biotechnology, Institute of Hydrobiology, Chinese Academy of Sciences, Wuhan, Hubei Province, 430072, China.&lt;/auth-address&gt;&lt;titles&gt;&lt;title&gt;&lt;style face="normal" font="default" size="100%"&gt;Genetic analyses unravel the crucial role of a horizontally acquired alginate lyase for brown algal biomass degradation by &lt;/style&gt;&lt;style face="italic" font="default" size="100%"&gt;Zobellia galactanivorans&lt;/style&gt;&lt;/title&gt;&lt;secondary-title&gt;Environ. Microbiol.&lt;/secondary-title&gt;&lt;/titles&gt;&lt;periodical&gt;&lt;full-title&gt;Environ. Microbiol.&lt;/full-title&gt;&lt;abbr-1&gt;Environmental microbiology&lt;/abbr-1&gt;&lt;/periodical&gt;&lt;pages&gt;2164-2181&lt;/pages&gt;&lt;volume&gt;19&lt;/volume&gt;&lt;number&gt;6&lt;/number&gt;&lt;edition&gt;2017/02/17&lt;/edition&gt;&lt;dates&gt;&lt;year&gt;2017&lt;/year&gt;&lt;pub-dates&gt;&lt;date&gt;Feb 15&lt;/date&gt;&lt;/pub-dates&gt;&lt;/dates&gt;&lt;isbn&gt;1462-2912&lt;/isbn&gt;&lt;accession-num&gt;28205313&lt;/accession-num&gt;&lt;urls&gt;&lt;/urls&gt;&lt;electronic-resource-num&gt;10.1111/1462-2920.13699&lt;/electronic-resource-num&gt;&lt;remote-database-provider&gt;NLM&lt;/remote-database-provider&gt;&lt;language&gt;eng&lt;/language&gt;&lt;/record&gt;&lt;/Cite&gt;&lt;/EndNote&gt;</w:instrText>
      </w:r>
      <w:r w:rsidR="00A47D3D">
        <w:rPr>
          <w:rFonts w:ascii="Times New Roman" w:hAnsi="Times New Roman" w:cs="Times New Roman"/>
          <w:sz w:val="24"/>
          <w:szCs w:val="24"/>
        </w:rPr>
        <w:fldChar w:fldCharType="separate"/>
      </w:r>
      <w:r w:rsidR="00A47D3D">
        <w:rPr>
          <w:rFonts w:ascii="Times New Roman" w:hAnsi="Times New Roman" w:cs="Times New Roman"/>
          <w:noProof/>
          <w:sz w:val="24"/>
          <w:szCs w:val="24"/>
        </w:rPr>
        <w:t>(1)</w:t>
      </w:r>
      <w:r w:rsidR="00A47D3D">
        <w:rPr>
          <w:rFonts w:ascii="Times New Roman" w:hAnsi="Times New Roman" w:cs="Times New Roman"/>
          <w:sz w:val="24"/>
          <w:szCs w:val="24"/>
        </w:rPr>
        <w:fldChar w:fldCharType="end"/>
      </w:r>
      <w:r w:rsidR="00E1424C">
        <w:rPr>
          <w:rFonts w:ascii="Times New Roman" w:hAnsi="Times New Roman" w:cs="Times New Roman"/>
          <w:sz w:val="24"/>
          <w:szCs w:val="24"/>
        </w:rPr>
        <w:t xml:space="preserve"> to generate an in-frame gene deletion (in gene “B”) in </w:t>
      </w:r>
      <w:r w:rsidR="008465A5">
        <w:rPr>
          <w:rFonts w:ascii="Times New Roman" w:hAnsi="Times New Roman" w:cs="Times New Roman"/>
          <w:i/>
          <w:sz w:val="24"/>
          <w:szCs w:val="24"/>
        </w:rPr>
        <w:t xml:space="preserve">C. </w:t>
      </w:r>
      <w:r w:rsidR="000E4CED">
        <w:rPr>
          <w:rFonts w:ascii="Times New Roman" w:hAnsi="Times New Roman" w:cs="Times New Roman"/>
          <w:i/>
          <w:sz w:val="24"/>
          <w:szCs w:val="24"/>
        </w:rPr>
        <w:t>algicola</w:t>
      </w:r>
      <w:r>
        <w:rPr>
          <w:rFonts w:ascii="Times New Roman" w:hAnsi="Times New Roman" w:cs="Times New Roman"/>
          <w:sz w:val="24"/>
          <w:szCs w:val="24"/>
        </w:rPr>
        <w:t xml:space="preserve"> wild-type strai</w:t>
      </w:r>
      <w:r w:rsidR="000E4CED">
        <w:rPr>
          <w:rFonts w:ascii="Times New Roman" w:hAnsi="Times New Roman" w:cs="Times New Roman"/>
          <w:sz w:val="24"/>
          <w:szCs w:val="24"/>
        </w:rPr>
        <w:t>n</w:t>
      </w:r>
      <w:r w:rsidR="00AB5D64">
        <w:rPr>
          <w:rFonts w:ascii="Times New Roman" w:hAnsi="Times New Roman" w:cs="Times New Roman"/>
          <w:sz w:val="24"/>
          <w:szCs w:val="24"/>
        </w:rPr>
        <w:t xml:space="preserve"> or other background </w:t>
      </w:r>
      <w:r w:rsidR="00785DB1">
        <w:rPr>
          <w:rFonts w:ascii="Times New Roman" w:hAnsi="Times New Roman" w:cs="Times New Roman"/>
          <w:sz w:val="24"/>
          <w:szCs w:val="24"/>
        </w:rPr>
        <w:t>by allelic exchange.</w:t>
      </w:r>
      <w:r>
        <w:rPr>
          <w:rFonts w:ascii="Times New Roman" w:hAnsi="Times New Roman" w:cs="Times New Roman"/>
          <w:sz w:val="24"/>
          <w:szCs w:val="24"/>
        </w:rPr>
        <w:t xml:space="preserve"> This method can also be used to generate other gene replacements such as point mutations</w:t>
      </w:r>
      <w:r w:rsidR="008465A5">
        <w:rPr>
          <w:rFonts w:ascii="Times New Roman" w:hAnsi="Times New Roman" w:cs="Times New Roman"/>
          <w:sz w:val="24"/>
          <w:szCs w:val="24"/>
        </w:rPr>
        <w:t xml:space="preserve"> or inserting DNA fragments to the genome</w:t>
      </w:r>
      <w:r>
        <w:rPr>
          <w:rFonts w:ascii="Times New Roman" w:hAnsi="Times New Roman" w:cs="Times New Roman"/>
          <w:sz w:val="24"/>
          <w:szCs w:val="24"/>
        </w:rPr>
        <w:t>.</w:t>
      </w:r>
      <w:r w:rsidR="00FC11C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E6A996B" w14:textId="77777777" w:rsidR="008465A5" w:rsidRDefault="008465A5" w:rsidP="00AF65EE">
      <w:pPr>
        <w:rPr>
          <w:rFonts w:ascii="Times New Roman" w:hAnsi="Times New Roman" w:cs="Times New Roman"/>
          <w:sz w:val="24"/>
          <w:szCs w:val="24"/>
        </w:rPr>
      </w:pPr>
    </w:p>
    <w:p w14:paraId="657B1D96" w14:textId="77777777" w:rsidR="00AF65EE" w:rsidRPr="002C1F78" w:rsidRDefault="00AF65EE" w:rsidP="00AF65EE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aps:</w:t>
      </w:r>
    </w:p>
    <w:p w14:paraId="3F2AE174" w14:textId="0D56A57A" w:rsidR="00AF65EE" w:rsidRDefault="00EA3D06" w:rsidP="00AF65EE">
      <w:pPr>
        <w:tabs>
          <w:tab w:val="left" w:pos="6525"/>
        </w:tabs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9C90ABD" wp14:editId="53A74513">
                <wp:simplePos x="0" y="0"/>
                <wp:positionH relativeFrom="column">
                  <wp:posOffset>3916017</wp:posOffset>
                </wp:positionH>
                <wp:positionV relativeFrom="paragraph">
                  <wp:posOffset>3210505</wp:posOffset>
                </wp:positionV>
                <wp:extent cx="2962275" cy="1001864"/>
                <wp:effectExtent l="0" t="0" r="9525" b="14605"/>
                <wp:wrapNone/>
                <wp:docPr id="45" name="Text Box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62275" cy="100186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730F5A9" w14:textId="38CD41B6" w:rsidR="0016155A" w:rsidRPr="002C1F78" w:rsidRDefault="0016155A" w:rsidP="00AF65E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Map of pYT313</w:t>
                            </w:r>
                            <w:r w:rsidRPr="002C1F78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. 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pYT313 is the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sz w:val="24"/>
                                <w:szCs w:val="24"/>
                              </w:rPr>
                              <w:t xml:space="preserve">C. </w:t>
                            </w:r>
                            <w:r w:rsidR="000E4CED">
                              <w:rPr>
                                <w:rFonts w:ascii="Times New Roman" w:hAnsi="Times New Roman" w:cs="Times New Roman"/>
                                <w:i/>
                                <w:sz w:val="24"/>
                                <w:szCs w:val="24"/>
                              </w:rPr>
                              <w:t>algicola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sz w:val="24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uicide vector pLYL03 with P</w:t>
                            </w:r>
                            <w:r w:rsidRPr="00B62C57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  <w:t>ompA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sacB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sz w:val="24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loned into the EcoRI site.</w:t>
                            </w:r>
                            <w:r w:rsidR="005051D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Another version of pYT313 with different MCS, pYT354, is also available </w:t>
                            </w:r>
                            <w:r w:rsidR="005051D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5051D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instrText xml:space="preserve"> ADDIN EN.CITE &lt;EndNote&gt;&lt;Cite&gt;&lt;Author&gt;Zhu&lt;/Author&gt;&lt;Year&gt;2017&lt;/Year&gt;&lt;RecNum&gt;398&lt;/RecNum&gt;&lt;DisplayText&gt;(1)&lt;/DisplayText&gt;&lt;record&gt;&lt;rec-number&gt;398&lt;/rec-number&gt;&lt;foreign-keys&gt;&lt;key app="EN" db-id="9fvdvzetgpf5xcew0xpvzedjwzsvsv5pdzwt" timestamp="1484170542"&gt;398&lt;/key&gt;&lt;/foreign-keys&gt;&lt;ref-type name="Journal Article"&gt;17&lt;/ref-type&gt;&lt;contributors&gt;&lt;authors&gt;&lt;author&gt;Zhu, Y.&lt;/author&gt;&lt;author&gt;Thomas, F.&lt;/author&gt;&lt;author&gt;Larocque, R.&lt;/author&gt;&lt;author&gt;Li, N.&lt;/author&gt;&lt;author&gt;Duffieux, D.&lt;/author&gt;&lt;author&gt;Cladière, L.&lt;/author&gt;&lt;author&gt;Souchaud, F.&lt;/author&gt;&lt;author&gt;Michel, G.&lt;/author&gt;&lt;author&gt;McBride, M. J.&lt;/author&gt;&lt;/authors&gt;&lt;/contributors&gt;&lt;auth-address&gt;Department of Biological Sciences, University of Wisconsin-Milwaukee, P. O. Box 413, Milwaukee, WI, 53201.&amp;#xD;Sorbonne Universite, UPMC, Centre National de la Recherche Scientifique, UMR 8227, Integrative Biology of Marine Models, Station Biologique de Roscoff, Roscoff, France.&amp;#xD;State Key Laboratory of Freshwater Ecology and Biotechnology, Institute of Hydrobiology, Chinese Academy of Sciences, Wuhan, Hubei Province, 430072, China.&lt;/auth-address&gt;&lt;titles&gt;&lt;title&gt;&lt;style face="normal" font="default" size="100%"&gt;Genetic analyses unravel the crucial role of a horizontally acquired alginate lyase for brown algal biomass degradation by &lt;/style&gt;&lt;style face="italic" font="default" size="100%"&gt;Zobellia galactanivorans&lt;/style&gt;&lt;/title&gt;&lt;secondary-title&gt;Environ. Microbiol.&lt;/secondary-title&gt;&lt;/titles&gt;&lt;periodical&gt;&lt;full-title&gt;Environ. Microbiol.&lt;/full-title&gt;&lt;abbr-1&gt;Environmental microbiology&lt;/abbr-1&gt;&lt;/periodical&gt;&lt;pages&gt;2164-2181&lt;/pages&gt;&lt;volume&gt;19&lt;/volume&gt;&lt;number&gt;6&lt;/number&gt;&lt;edition&gt;2017/02/17&lt;/edition&gt;&lt;dates&gt;&lt;year&gt;2017&lt;/year&gt;&lt;pub-dates&gt;&lt;date&gt;Feb 15&lt;/date&gt;&lt;/pub-dates&gt;&lt;/dates&gt;&lt;isbn&gt;1462-2912&lt;/isbn&gt;&lt;accession-num&gt;28205313&lt;/accession-num&gt;&lt;urls&gt;&lt;/urls&gt;&lt;electronic-resource-num&gt;10.1111/1462-2920.13699&lt;/electronic-resource-num&gt;&lt;remote-database-provider&gt;NLM&lt;/remote-database-provider&gt;&lt;language&gt;eng&lt;/language&gt;&lt;/record&gt;&lt;/Cite&gt;&lt;/EndNote&gt;</w:instrText>
                            </w:r>
                            <w:r w:rsidR="005051D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5051DF"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  <w:t>(1)</w:t>
                            </w:r>
                            <w:r w:rsidR="005051D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="005051D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. 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9C90ABD" id="_x0000_t202" coordsize="21600,21600" o:spt="202" path="m,l,21600r21600,l21600,xe">
                <v:stroke joinstyle="miter"/>
                <v:path gradientshapeok="t" o:connecttype="rect"/>
              </v:shapetype>
              <v:shape id="Text Box 45" o:spid="_x0000_s1026" type="#_x0000_t202" style="position:absolute;left:0;text-align:left;margin-left:308.35pt;margin-top:252.8pt;width:233.25pt;height:78.9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" fillcolor="white [3201]" strokeweight=".5pt">
                <v:textbox>
                  <w:txbxContent>
                    <w:p w14:paraId="6730F5A9" w14:textId="38CD41B6" w:rsidR="0016155A" w:rsidRPr="002C1F78" w:rsidRDefault="0016155A" w:rsidP="00AF65E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Map of pYT313</w:t>
                      </w:r>
                      <w:r w:rsidRPr="002C1F78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. 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pYT313 is the </w:t>
                      </w:r>
                      <w:r>
                        <w:rPr>
                          <w:rFonts w:ascii="Times New Roman" w:hAnsi="Times New Roman" w:cs="Times New Roman"/>
                          <w:i/>
                          <w:sz w:val="24"/>
                          <w:szCs w:val="24"/>
                        </w:rPr>
                        <w:t xml:space="preserve">C. </w:t>
                      </w:r>
                      <w:r w:rsidR="000E4CED">
                        <w:rPr>
                          <w:rFonts w:ascii="Times New Roman" w:hAnsi="Times New Roman" w:cs="Times New Roman"/>
                          <w:i/>
                          <w:sz w:val="24"/>
                          <w:szCs w:val="24"/>
                        </w:rPr>
                        <w:t>algicola</w:t>
                      </w:r>
                      <w:r>
                        <w:rPr>
                          <w:rFonts w:ascii="Times New Roman" w:hAnsi="Times New Roman" w:cs="Times New Roman"/>
                          <w:i/>
                          <w:sz w:val="24"/>
                          <w:szCs w:val="24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uicide vector pLYL03 with P</w:t>
                      </w:r>
                      <w:r w:rsidRPr="00B62C57"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bscript"/>
                        </w:rPr>
                        <w:t>ompA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sacB</w:t>
                      </w:r>
                      <w:r>
                        <w:rPr>
                          <w:rFonts w:ascii="Times New Roman" w:hAnsi="Times New Roman" w:cs="Times New Roman"/>
                          <w:i/>
                          <w:sz w:val="24"/>
                          <w:szCs w:val="24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loned into the EcoRI site.</w:t>
                      </w:r>
                      <w:r w:rsidR="005051D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Another version of pYT313 with different MCS, pYT354, is also available </w:t>
                      </w:r>
                      <w:r w:rsidR="005051D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fldChar w:fldCharType="begin"/>
                      </w:r>
                      <w:r w:rsidR="005051D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instrText xml:space="preserve"> ADDIN EN.CITE &lt;EndNote&gt;&lt;Cite&gt;&lt;Author&gt;Zhu&lt;/Author&gt;&lt;Year&gt;2017&lt;/Year&gt;&lt;RecNum&gt;398&lt;/RecNum&gt;&lt;DisplayText&gt;(1)&lt;/DisplayText&gt;&lt;record&gt;&lt;rec-number&gt;398&lt;/rec-number&gt;&lt;foreign-keys&gt;&lt;key app="EN" db-id="9fvdvzetgpf5xcew0xpvzedjwzsvsv5pdzwt" timestamp="1484170542"&gt;398&lt;/key&gt;&lt;/foreign-keys&gt;&lt;ref-type name="Journal Article"&gt;17&lt;/ref-type&gt;&lt;contributors&gt;&lt;authors&gt;&lt;author&gt;Zhu, Y.&lt;/author&gt;&lt;author&gt;Thomas, F.&lt;/author&gt;&lt;author&gt;Larocque, R.&lt;/author&gt;&lt;author&gt;Li, N.&lt;/author&gt;&lt;author&gt;Duffieux, D.&lt;/author&gt;&lt;author&gt;Cladière, L.&lt;/author&gt;&lt;author&gt;Souchaud, F.&lt;/author&gt;&lt;author&gt;Michel, G.&lt;/author&gt;&lt;author&gt;McBride, M. J.&lt;/author&gt;&lt;/authors&gt;&lt;/contributors&gt;&lt;auth-address&gt;Department of Biological Sciences, University of Wisconsin-Milwaukee, P. O. Box 413, Milwaukee, WI, 53201.&amp;#xD;Sorbonne Universite, UPMC, Centre National de la Recherche Scientifique, UMR 8227, Integrative Biology of Marine Models, Station Biologique de Roscoff, Roscoff, France.&amp;#xD;State Key Laboratory of Freshwater Ecology and Biotechnology, Institute of Hydrobiology, Chinese Academy of Sciences, Wuhan, Hubei Province, 430072, China.&lt;/auth-address&gt;&lt;titles&gt;&lt;title&gt;&lt;style face="normal" font="default" size="100%"&gt;Genetic analyses unravel the crucial role of a horizontally acquired alginate lyase for brown algal biomass degradation by &lt;/style&gt;&lt;style face="italic" font="default" size="100%"&gt;Zobellia galactanivorans&lt;/style&gt;&lt;/title&gt;&lt;secondary-title&gt;Environ. Microbiol.&lt;/secondary-title&gt;&lt;/titles&gt;&lt;periodical&gt;&lt;full-title&gt;Environ. Microbiol.&lt;/full-title&gt;&lt;abbr-1&gt;Environmental microbiology&lt;/abbr-1&gt;&lt;/periodical&gt;&lt;pages&gt;2164-2181&lt;/pages&gt;&lt;volume&gt;19&lt;/volume&gt;&lt;number&gt;6&lt;/number&gt;&lt;edition&gt;2017/02/17&lt;/edition&gt;&lt;dates&gt;&lt;year&gt;2017&lt;/year&gt;&lt;pub-dates&gt;&lt;date&gt;Feb 15&lt;/date&gt;&lt;/pub-dates&gt;&lt;/dates&gt;&lt;isbn&gt;1462-2912&lt;/isbn&gt;&lt;accession-num&gt;28205313&lt;/accession-num&gt;&lt;urls&gt;&lt;/urls&gt;&lt;electronic-resource-num&gt;10.1111/1462-2920.13699&lt;/electronic-resource-num&gt;&lt;remote-database-provider&gt;NLM&lt;/remote-database-provider&gt;&lt;language&gt;eng&lt;/language&gt;&lt;/record&gt;&lt;/Cite&gt;&lt;/EndNote&gt;</w:instrText>
                      </w:r>
                      <w:r w:rsidR="005051D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fldChar w:fldCharType="separate"/>
                      </w:r>
                      <w:r w:rsidR="005051DF"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  <w:t>(1)</w:t>
                      </w:r>
                      <w:r w:rsidR="005051D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fldChar w:fldCharType="end"/>
                      </w:r>
                      <w:r w:rsidR="005051D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. 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6A1148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52E97F70" wp14:editId="56767BAF">
                <wp:simplePos x="0" y="0"/>
                <wp:positionH relativeFrom="column">
                  <wp:posOffset>200025</wp:posOffset>
                </wp:positionH>
                <wp:positionV relativeFrom="paragraph">
                  <wp:posOffset>1848485</wp:posOffset>
                </wp:positionV>
                <wp:extent cx="3114675" cy="1346835"/>
                <wp:effectExtent l="0" t="0" r="34925" b="24765"/>
                <wp:wrapNone/>
                <wp:docPr id="44" name="Text Box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14675" cy="13468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A865832" w14:textId="1832C64F" w:rsidR="0016155A" w:rsidRPr="002C1F78" w:rsidRDefault="0016155A" w:rsidP="00AF65E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F3266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Map of genes ABC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.  PCR products from P1 - P2 and P3 - P4 are cloned into pYT313 to generate the deletion construct.  The r</w:t>
                            </w:r>
                            <w:r w:rsidRPr="002C1F78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gion to be deleted is between P2 and P3 in gene B.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 PCR screening to identify the deletion is performed with primers P5 and P6 or P7 and P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E97F70" id="Text Box 44" o:spid="_x0000_s1027" type="#_x0000_t202" style="position:absolute;left:0;text-align:left;margin-left:15.75pt;margin-top:145.55pt;width:245.25pt;height:106.0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" fillcolor="white [3201]" strokeweight=".5pt">
                <v:textbox>
                  <w:txbxContent>
                    <w:p w14:paraId="4A865832" w14:textId="1832C64F" w:rsidR="0016155A" w:rsidRPr="002C1F78" w:rsidRDefault="0016155A" w:rsidP="00AF65E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F3266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Map of genes ABC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.  PCR products from P1 - P2 and P3 - P4 are cloned into pYT313 to generate the deletion construct.  The r</w:t>
                      </w:r>
                      <w:r w:rsidRPr="002C1F78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gion to be deleted is between P2 and P3 in gene B.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 PCR screening to identify the deletion is performed with primers P5 and P6 or P7 and P8</w:t>
                      </w:r>
                    </w:p>
                  </w:txbxContent>
                </v:textbox>
              </v:shape>
            </w:pict>
          </mc:Fallback>
        </mc:AlternateContent>
      </w:r>
      <w:r w:rsidR="006A1148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77696" behindDoc="0" locked="0" layoutInCell="1" allowOverlap="1" wp14:anchorId="0BE44AF7" wp14:editId="7E8A13B0">
                <wp:simplePos x="0" y="0"/>
                <wp:positionH relativeFrom="column">
                  <wp:posOffset>3200400</wp:posOffset>
                </wp:positionH>
                <wp:positionV relativeFrom="paragraph">
                  <wp:posOffset>891540</wp:posOffset>
                </wp:positionV>
                <wp:extent cx="457200" cy="1005840"/>
                <wp:effectExtent l="25400" t="0" r="0" b="10160"/>
                <wp:wrapNone/>
                <wp:docPr id="60" name="Group 6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7200" cy="1005840"/>
                          <a:chOff x="0" y="0"/>
                          <a:chExt cx="457200" cy="1005840"/>
                        </a:xfrm>
                      </wpg:grpSpPr>
                      <wpg:grpSp>
                        <wpg:cNvPr id="42" name="Group 42"/>
                        <wpg:cNvGrpSpPr/>
                        <wpg:grpSpPr>
                          <a:xfrm>
                            <a:off x="28575" y="0"/>
                            <a:ext cx="209550" cy="703580"/>
                            <a:chOff x="0" y="0"/>
                            <a:chExt cx="209550" cy="228600"/>
                          </a:xfrm>
                        </wpg:grpSpPr>
                        <wps:wsp>
                          <wps:cNvPr id="43" name="Straight Connector 43"/>
                          <wps:cNvCnPr/>
                          <wps:spPr>
                            <a:xfrm flipV="1">
                              <a:off x="209550" y="0"/>
                              <a:ext cx="0" cy="2286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56" name="Straight Arrow Connector 56"/>
                          <wps:cNvCnPr/>
                          <wps:spPr>
                            <a:xfrm flipH="1">
                              <a:off x="0" y="228600"/>
                              <a:ext cx="200025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arrow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57" name="Text Box 57"/>
                        <wps:cNvSpPr txBox="1"/>
                        <wps:spPr>
                          <a:xfrm>
                            <a:off x="0" y="720090"/>
                            <a:ext cx="45720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45ED477" w14:textId="67E069EF" w:rsidR="0016155A" w:rsidRPr="00240699" w:rsidRDefault="0016155A" w:rsidP="000040FE">
                              <w:pP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  <w:t>P8</w:t>
                              </w:r>
                              <w:r>
                                <w:rPr>
                                  <w:rFonts w:ascii="Times New Roman" w:hAnsi="Times New Roman" w:cs="Times New Roman"/>
                                  <w:noProof/>
                                  <w:sz w:val="28"/>
                                  <w:szCs w:val="28"/>
                                </w:rPr>
                                <w:drawing>
                                  <wp:inline distT="0" distB="0" distL="0" distR="0" wp14:anchorId="03D940AB" wp14:editId="40928609">
                                    <wp:extent cx="267970" cy="167481"/>
                                    <wp:effectExtent l="0" t="0" r="0" b="0"/>
                                    <wp:docPr id="58" name="Picture 58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267970" cy="167481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BE44AF7" id="Group 60" o:spid="_x0000_s1028" style="position:absolute;left:0;text-align:left;margin-left:252pt;margin-top:70.2pt;width:36pt;height:79.2pt;z-index:251677696" coordsize="4572,10058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">
                <v:group id="Group 42" o:spid="_x0000_s1029" style="position:absolute;left:285;width:2096;height:7035" coordsize="209550,2286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">
                  <v:line id="Straight Connector 43" o:spid="_x0000_s1030" style="position:absolute;flip:y;visibility:visible;mso-wrap-style:square" from="209550,0" to="209550,22860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" strokecolor="black [3213]"/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56" o:spid="_x0000_s1031" type="#_x0000_t32" style="position:absolute;top:228600;width:200025;height:0;flip:x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" strokecolor="black [3213]">
                    <v:stroke endarrow="open"/>
                  </v:shape>
                </v:group>
                <v:shape id="Text Box 57" o:spid="_x0000_s1032" type="#_x0000_t202" style="position:absolute;top:7200;width:4572;height:2858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" filled="f" stroked="f" strokeweight=".5pt">
                  <v:textbox>
                    <w:txbxContent>
                      <w:p w14:paraId="645ED477" w14:textId="67E069EF" w:rsidR="0016155A" w:rsidRPr="00240699" w:rsidRDefault="0016155A" w:rsidP="000040FE">
                        <w:pP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w:t>P8</w:t>
                        </w:r>
                        <w:r>
                          <w:rPr>
                            <w:rFonts w:ascii="Times New Roman" w:hAnsi="Times New Roman" w:cs="Times New Roman"/>
                            <w:noProof/>
                            <w:sz w:val="28"/>
                            <w:szCs w:val="28"/>
                          </w:rPr>
                          <w:drawing>
                            <wp:inline distT="0" distB="0" distL="0" distR="0" wp14:anchorId="03D940AB" wp14:editId="40928609">
                              <wp:extent cx="267970" cy="167481"/>
                              <wp:effectExtent l="0" t="0" r="0" b="0"/>
                              <wp:docPr id="58" name="Picture 58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267970" cy="167481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6A1148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74624" behindDoc="0" locked="0" layoutInCell="1" allowOverlap="1" wp14:anchorId="4D86E9B3" wp14:editId="74EEEF42">
                <wp:simplePos x="0" y="0"/>
                <wp:positionH relativeFrom="column">
                  <wp:posOffset>-228600</wp:posOffset>
                </wp:positionH>
                <wp:positionV relativeFrom="paragraph">
                  <wp:posOffset>-5080</wp:posOffset>
                </wp:positionV>
                <wp:extent cx="457200" cy="847725"/>
                <wp:effectExtent l="0" t="0" r="0" b="41275"/>
                <wp:wrapNone/>
                <wp:docPr id="59" name="Group 5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7200" cy="847725"/>
                          <a:chOff x="0" y="0"/>
                          <a:chExt cx="457200" cy="847725"/>
                        </a:xfrm>
                      </wpg:grpSpPr>
                      <wpg:grpSp>
                        <wpg:cNvPr id="26" name="Group 26"/>
                        <wpg:cNvGrpSpPr/>
                        <wpg:grpSpPr>
                          <a:xfrm>
                            <a:off x="114300" y="342900"/>
                            <a:ext cx="200025" cy="504825"/>
                            <a:chOff x="0" y="0"/>
                            <a:chExt cx="180975" cy="228600"/>
                          </a:xfrm>
                        </wpg:grpSpPr>
                        <wps:wsp>
                          <wps:cNvPr id="28" name="Straight Connector 28"/>
                          <wps:cNvCnPr/>
                          <wps:spPr>
                            <a:xfrm flipV="1">
                              <a:off x="0" y="0"/>
                              <a:ext cx="0" cy="2286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0" name="Straight Arrow Connector 30"/>
                          <wps:cNvCnPr/>
                          <wps:spPr>
                            <a:xfrm>
                              <a:off x="0" y="0"/>
                              <a:ext cx="180975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arrow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31" name="Text Box 31"/>
                        <wps:cNvSpPr txBox="1"/>
                        <wps:spPr>
                          <a:xfrm>
                            <a:off x="0" y="0"/>
                            <a:ext cx="45720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C86D3BE" w14:textId="61BAE567" w:rsidR="0016155A" w:rsidRPr="00240699" w:rsidRDefault="0016155A" w:rsidP="00291FD0">
                              <w:pP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  <w:t>P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D86E9B3" id="Group 59" o:spid="_x0000_s1033" style="position:absolute;left:0;text-align:left;margin-left:-18pt;margin-top:-.4pt;width:36pt;height:66.75pt;z-index:251674624" coordsize="4572,8477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">
                <v:group id="Group 26" o:spid="_x0000_s1034" style="position:absolute;left:1143;top:3429;width:2000;height:5048" coordsize="180975,2286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">
                  <v:line id="Straight Connector 28" o:spid="_x0000_s1035" style="position:absolute;flip:y;visibility:visible;mso-wrap-style:square" from="0,0" to="0,22860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" strokecolor="black [3213]"/>
                  <v:shape id="Straight Arrow Connector 30" o:spid="_x0000_s1036" type="#_x0000_t32" style="position:absolute;width:180975;height:0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" strokecolor="black [3213]">
                    <v:stroke endarrow="open"/>
                  </v:shape>
                </v:group>
                <v:shape id="Text Box 31" o:spid="_x0000_s1037" type="#_x0000_t202" style="position:absolute;width:4572;height:28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" filled="f" stroked="f" strokeweight=".5pt">
                  <v:textbox>
                    <w:txbxContent>
                      <w:p w14:paraId="6C86D3BE" w14:textId="61BAE567" w:rsidR="0016155A" w:rsidRPr="00240699" w:rsidRDefault="0016155A" w:rsidP="00291FD0">
                        <w:pP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w:t>P7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291FD0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1072" behindDoc="0" locked="0" layoutInCell="1" allowOverlap="1" wp14:anchorId="0355E9E5" wp14:editId="0D5DAF2A">
                <wp:simplePos x="0" y="0"/>
                <wp:positionH relativeFrom="column">
                  <wp:posOffset>238125</wp:posOffset>
                </wp:positionH>
                <wp:positionV relativeFrom="paragraph">
                  <wp:posOffset>629285</wp:posOffset>
                </wp:positionV>
                <wp:extent cx="978408" cy="484632"/>
                <wp:effectExtent l="0" t="25400" r="63500" b="48895"/>
                <wp:wrapNone/>
                <wp:docPr id="34" name="Group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78408" cy="484632"/>
                          <a:chOff x="0" y="0"/>
                          <a:chExt cx="978408" cy="484632"/>
                        </a:xfrm>
                      </wpg:grpSpPr>
                      <wps:wsp>
                        <wps:cNvPr id="2" name="Right Arrow 2"/>
                        <wps:cNvSpPr/>
                        <wps:spPr>
                          <a:xfrm>
                            <a:off x="0" y="0"/>
                            <a:ext cx="978408" cy="484632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" name="Text Box 7"/>
                        <wps:cNvSpPr txBox="1"/>
                        <wps:spPr>
                          <a:xfrm>
                            <a:off x="295275" y="114300"/>
                            <a:ext cx="276225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C93D030" w14:textId="77777777" w:rsidR="0016155A" w:rsidRPr="00240699" w:rsidRDefault="0016155A" w:rsidP="00AF65EE">
                              <w:pP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</w:pPr>
                              <w:r w:rsidRPr="00240699"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355E9E5" id="Group 34" o:spid="_x0000_s1038" style="position:absolute;left:0;text-align:left;margin-left:18.75pt;margin-top:49.55pt;width:77.05pt;height:38.15pt;z-index:251651072" coordsize="9784,4846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"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Right Arrow 2" o:spid="_x0000_s1039" type="#_x0000_t13" style="position:absolute;width:9784;height:4846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" adj="16250" fillcolor="white [3201]" strokecolor="black [3200]" strokeweight="2pt"/>
                <v:shape id="Text Box 7" o:spid="_x0000_s1040" type="#_x0000_t202" style="position:absolute;left:2952;top:1143;width:2763;height:28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" filled="f" stroked="f" strokeweight=".5pt">
                  <v:textbox>
                    <w:txbxContent>
                      <w:p w14:paraId="1C93D030" w14:textId="77777777" w:rsidR="0016155A" w:rsidRPr="00240699" w:rsidRDefault="0016155A" w:rsidP="00AF65EE">
                        <w:pP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</w:pPr>
                        <w:r w:rsidRPr="00240699"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w:t>A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291FD0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2096" behindDoc="0" locked="0" layoutInCell="1" allowOverlap="1" wp14:anchorId="004EB52F" wp14:editId="1A85B428">
                <wp:simplePos x="0" y="0"/>
                <wp:positionH relativeFrom="column">
                  <wp:posOffset>1257300</wp:posOffset>
                </wp:positionH>
                <wp:positionV relativeFrom="paragraph">
                  <wp:posOffset>638810</wp:posOffset>
                </wp:positionV>
                <wp:extent cx="978408" cy="484632"/>
                <wp:effectExtent l="0" t="25400" r="63500" b="48895"/>
                <wp:wrapNone/>
                <wp:docPr id="33" name="Group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78408" cy="484632"/>
                          <a:chOff x="0" y="0"/>
                          <a:chExt cx="978408" cy="484632"/>
                        </a:xfrm>
                      </wpg:grpSpPr>
                      <wps:wsp>
                        <wps:cNvPr id="3" name="Right Arrow 3"/>
                        <wps:cNvSpPr/>
                        <wps:spPr>
                          <a:xfrm>
                            <a:off x="0" y="0"/>
                            <a:ext cx="978408" cy="484632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" name="Text Box 8"/>
                        <wps:cNvSpPr txBox="1"/>
                        <wps:spPr>
                          <a:xfrm>
                            <a:off x="276225" y="114300"/>
                            <a:ext cx="276225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A131650" w14:textId="77777777" w:rsidR="0016155A" w:rsidRPr="00240699" w:rsidRDefault="0016155A" w:rsidP="00AF65EE">
                              <w:pP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04EB52F" id="Group 33" o:spid="_x0000_s1041" style="position:absolute;left:0;text-align:left;margin-left:99pt;margin-top:50.3pt;width:77.05pt;height:38.15pt;z-index:251652096" coordsize="9784,4846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">
                <v:shape id="Right Arrow 3" o:spid="_x0000_s1042" type="#_x0000_t13" style="position:absolute;width:9784;height:4846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" adj="16250" fillcolor="white [3201]" strokecolor="black [3200]" strokeweight="2pt"/>
                <v:shape id="Text Box 8" o:spid="_x0000_s1043" type="#_x0000_t202" style="position:absolute;left:2762;top:1143;width:2762;height:28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" filled="f" stroked="f" strokeweight=".5pt">
                  <v:textbox>
                    <w:txbxContent>
                      <w:p w14:paraId="2A131650" w14:textId="77777777" w:rsidR="0016155A" w:rsidRPr="00240699" w:rsidRDefault="0016155A" w:rsidP="00AF65EE">
                        <w:pP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291FD0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3120" behindDoc="0" locked="0" layoutInCell="1" allowOverlap="1" wp14:anchorId="31B6AE6E" wp14:editId="165D2811">
                <wp:simplePos x="0" y="0"/>
                <wp:positionH relativeFrom="column">
                  <wp:posOffset>2266950</wp:posOffset>
                </wp:positionH>
                <wp:positionV relativeFrom="paragraph">
                  <wp:posOffset>629285</wp:posOffset>
                </wp:positionV>
                <wp:extent cx="978408" cy="484632"/>
                <wp:effectExtent l="0" t="25400" r="63500" b="48895"/>
                <wp:wrapNone/>
                <wp:docPr id="32" name="Group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78408" cy="484632"/>
                          <a:chOff x="0" y="0"/>
                          <a:chExt cx="978408" cy="484632"/>
                        </a:xfrm>
                      </wpg:grpSpPr>
                      <wps:wsp>
                        <wps:cNvPr id="4" name="Right Arrow 4"/>
                        <wps:cNvSpPr/>
                        <wps:spPr>
                          <a:xfrm>
                            <a:off x="0" y="0"/>
                            <a:ext cx="978408" cy="484632"/>
                          </a:xfrm>
                          <a:prstGeom prst="rightArrow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Text Box 11"/>
                        <wps:cNvSpPr txBox="1"/>
                        <wps:spPr>
                          <a:xfrm>
                            <a:off x="276225" y="123825"/>
                            <a:ext cx="276225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C1F8002" w14:textId="77777777" w:rsidR="0016155A" w:rsidRPr="00240699" w:rsidRDefault="0016155A" w:rsidP="00AF65EE">
                              <w:pP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1B6AE6E" id="Group 32" o:spid="_x0000_s1044" style="position:absolute;left:0;text-align:left;margin-left:178.5pt;margin-top:49.55pt;width:77.05pt;height:38.15pt;z-index:251653120" coordsize="9784,4846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">
                <v:shape id="Right Arrow 4" o:spid="_x0000_s1045" type="#_x0000_t13" style="position:absolute;width:9784;height:4846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" adj="16250" fillcolor="white [3201]" strokecolor="black [3200]" strokeweight="2pt"/>
                <v:shape id="Text Box 11" o:spid="_x0000_s1046" type="#_x0000_t202" style="position:absolute;left:2762;top:1238;width:2762;height:28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" filled="f" stroked="f" strokeweight=".5pt">
                  <v:textbox>
                    <w:txbxContent>
                      <w:p w14:paraId="2C1F8002" w14:textId="77777777" w:rsidR="0016155A" w:rsidRPr="00240699" w:rsidRDefault="0016155A" w:rsidP="00AF65EE">
                        <w:pP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w:t>C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291FD0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232AD8E8" wp14:editId="0ED6DD3C">
                <wp:simplePos x="0" y="0"/>
                <wp:positionH relativeFrom="column">
                  <wp:posOffset>-9525</wp:posOffset>
                </wp:positionH>
                <wp:positionV relativeFrom="paragraph">
                  <wp:posOffset>353060</wp:posOffset>
                </wp:positionV>
                <wp:extent cx="542925" cy="285750"/>
                <wp:effectExtent l="0" t="50800" r="41275" b="19050"/>
                <wp:wrapNone/>
                <wp:docPr id="35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2925" cy="285750"/>
                          <a:chOff x="0" y="0"/>
                          <a:chExt cx="542925" cy="285750"/>
                        </a:xfrm>
                      </wpg:grpSpPr>
                      <wpg:grpSp>
                        <wpg:cNvPr id="19" name="Group 19"/>
                        <wpg:cNvGrpSpPr/>
                        <wpg:grpSpPr>
                          <a:xfrm>
                            <a:off x="361950" y="47625"/>
                            <a:ext cx="180975" cy="228600"/>
                            <a:chOff x="0" y="0"/>
                            <a:chExt cx="180975" cy="228600"/>
                          </a:xfrm>
                        </wpg:grpSpPr>
                        <wps:wsp>
                          <wps:cNvPr id="12" name="Straight Connector 12"/>
                          <wps:cNvCnPr/>
                          <wps:spPr>
                            <a:xfrm flipV="1">
                              <a:off x="0" y="0"/>
                              <a:ext cx="0" cy="2286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3" name="Straight Arrow Connector 13"/>
                          <wps:cNvCnPr/>
                          <wps:spPr>
                            <a:xfrm>
                              <a:off x="0" y="0"/>
                              <a:ext cx="180975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arrow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24" name="Text Box 24"/>
                        <wps:cNvSpPr txBox="1"/>
                        <wps:spPr>
                          <a:xfrm>
                            <a:off x="0" y="0"/>
                            <a:ext cx="45720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4C3C8A5" w14:textId="77777777" w:rsidR="0016155A" w:rsidRPr="00240699" w:rsidRDefault="0016155A" w:rsidP="00AF65EE">
                              <w:pP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  <w:t>P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32AD8E8" id="Group 35" o:spid="_x0000_s1047" style="position:absolute;left:0;text-align:left;margin-left:-.75pt;margin-top:27.8pt;width:42.75pt;height:22.5pt;z-index:251654144" coordsize="5429,2857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">
                <v:group id="Group 19" o:spid="_x0000_s1048" style="position:absolute;left:3619;top:476;width:1810;height:2286" coordsize="180975,2286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">
                  <v:line id="Straight Connector 12" o:spid="_x0000_s1049" style="position:absolute;flip:y;visibility:visible;mso-wrap-style:square" from="0,0" to="0,22860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" strokecolor="black [3213]"/>
                  <v:shape id="Straight Arrow Connector 13" o:spid="_x0000_s1050" type="#_x0000_t32" style="position:absolute;width:180975;height:0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" strokecolor="black [3213]">
                    <v:stroke endarrow="open"/>
                  </v:shape>
                </v:group>
                <v:shape id="Text Box 24" o:spid="_x0000_s1051" type="#_x0000_t202" style="position:absolute;width:4572;height:28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" filled="f" stroked="f" strokeweight=".5pt">
                  <v:textbox>
                    <w:txbxContent>
                      <w:p w14:paraId="44C3C8A5" w14:textId="77777777" w:rsidR="0016155A" w:rsidRPr="00240699" w:rsidRDefault="0016155A" w:rsidP="00AF65EE">
                        <w:pP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w:t>P1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291FD0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5168" behindDoc="0" locked="0" layoutInCell="1" allowOverlap="1" wp14:anchorId="744E99EE" wp14:editId="63F1FE18">
                <wp:simplePos x="0" y="0"/>
                <wp:positionH relativeFrom="column">
                  <wp:posOffset>1076325</wp:posOffset>
                </wp:positionH>
                <wp:positionV relativeFrom="paragraph">
                  <wp:posOffset>1143635</wp:posOffset>
                </wp:positionV>
                <wp:extent cx="457200" cy="600075"/>
                <wp:effectExtent l="0" t="0" r="0" b="9525"/>
                <wp:wrapNone/>
                <wp:docPr id="38" name="Group 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7200" cy="600075"/>
                          <a:chOff x="0" y="0"/>
                          <a:chExt cx="457200" cy="600075"/>
                        </a:xfrm>
                      </wpg:grpSpPr>
                      <wpg:grpSp>
                        <wpg:cNvPr id="18" name="Group 18"/>
                        <wpg:cNvGrpSpPr/>
                        <wpg:grpSpPr>
                          <a:xfrm>
                            <a:off x="47625" y="0"/>
                            <a:ext cx="209550" cy="228600"/>
                            <a:chOff x="0" y="0"/>
                            <a:chExt cx="209550" cy="228600"/>
                          </a:xfrm>
                        </wpg:grpSpPr>
                        <wps:wsp>
                          <wps:cNvPr id="16" name="Straight Connector 16"/>
                          <wps:cNvCnPr/>
                          <wps:spPr>
                            <a:xfrm flipV="1">
                              <a:off x="209550" y="0"/>
                              <a:ext cx="0" cy="2286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7" name="Straight Arrow Connector 17"/>
                          <wps:cNvCnPr/>
                          <wps:spPr>
                            <a:xfrm flipH="1">
                              <a:off x="0" y="228600"/>
                              <a:ext cx="200025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arrow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25" name="Text Box 25"/>
                        <wps:cNvSpPr txBox="1"/>
                        <wps:spPr>
                          <a:xfrm>
                            <a:off x="0" y="314325"/>
                            <a:ext cx="45720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E929BD7" w14:textId="77777777" w:rsidR="0016155A" w:rsidRPr="00240699" w:rsidRDefault="0016155A" w:rsidP="00AF65EE">
                              <w:pP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  <w:t>P2</w:t>
                              </w:r>
                              <w:r>
                                <w:rPr>
                                  <w:rFonts w:ascii="Times New Roman" w:hAnsi="Times New Roman" w:cs="Times New Roman"/>
                                  <w:noProof/>
                                  <w:sz w:val="28"/>
                                  <w:szCs w:val="28"/>
                                </w:rPr>
                                <w:drawing>
                                  <wp:inline distT="0" distB="0" distL="0" distR="0" wp14:anchorId="19BF3D8C" wp14:editId="58A8F2D5">
                                    <wp:extent cx="267970" cy="167481"/>
                                    <wp:effectExtent l="0" t="0" r="0" b="0"/>
                                    <wp:docPr id="46" name="Picture 46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267970" cy="167481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44E99EE" id="Group 38" o:spid="_x0000_s1052" style="position:absolute;left:0;text-align:left;margin-left:84.75pt;margin-top:90.05pt;width:36pt;height:47.25pt;z-index:251655168" coordsize="4572,6000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">
                <v:group id="Group 18" o:spid="_x0000_s1053" style="position:absolute;left:476;width:2095;height:2286" coordsize="209550,2286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">
                  <v:line id="Straight Connector 16" o:spid="_x0000_s1054" style="position:absolute;flip:y;visibility:visible;mso-wrap-style:square" from="209550,0" to="209550,22860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" strokecolor="black [3213]"/>
                  <v:shape id="Straight Arrow Connector 17" o:spid="_x0000_s1055" type="#_x0000_t32" style="position:absolute;top:228600;width:200025;height:0;flip:x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" strokecolor="black [3213]">
                    <v:stroke endarrow="open"/>
                  </v:shape>
                </v:group>
                <v:shape id="Text Box 25" o:spid="_x0000_s1056" type="#_x0000_t202" style="position:absolute;top:3143;width:4572;height:28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" filled="f" stroked="f" strokeweight=".5pt">
                  <v:textbox>
                    <w:txbxContent>
                      <w:p w14:paraId="4E929BD7" w14:textId="77777777" w:rsidR="0016155A" w:rsidRPr="00240699" w:rsidRDefault="0016155A" w:rsidP="00AF65EE">
                        <w:pP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w:t>P2</w:t>
                        </w:r>
                        <w:r>
                          <w:rPr>
                            <w:rFonts w:ascii="Times New Roman" w:hAnsi="Times New Roman" w:cs="Times New Roman"/>
                            <w:noProof/>
                            <w:sz w:val="28"/>
                            <w:szCs w:val="28"/>
                          </w:rPr>
                          <w:drawing>
                            <wp:inline distT="0" distB="0" distL="0" distR="0" wp14:anchorId="19BF3D8C" wp14:editId="58A8F2D5">
                              <wp:extent cx="267970" cy="167481"/>
                              <wp:effectExtent l="0" t="0" r="0" b="0"/>
                              <wp:docPr id="46" name="Picture 46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267970" cy="167481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291FD0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6192" behindDoc="0" locked="0" layoutInCell="1" allowOverlap="1" wp14:anchorId="0F8772C8" wp14:editId="55ADBA81">
                <wp:simplePos x="0" y="0"/>
                <wp:positionH relativeFrom="column">
                  <wp:posOffset>1724025</wp:posOffset>
                </wp:positionH>
                <wp:positionV relativeFrom="paragraph">
                  <wp:posOffset>353060</wp:posOffset>
                </wp:positionV>
                <wp:extent cx="561975" cy="295275"/>
                <wp:effectExtent l="0" t="25400" r="47625" b="34925"/>
                <wp:wrapNone/>
                <wp:docPr id="36" name="Group 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975" cy="295275"/>
                          <a:chOff x="0" y="0"/>
                          <a:chExt cx="561975" cy="295275"/>
                        </a:xfrm>
                      </wpg:grpSpPr>
                      <wpg:grpSp>
                        <wpg:cNvPr id="20" name="Group 20"/>
                        <wpg:cNvGrpSpPr/>
                        <wpg:grpSpPr>
                          <a:xfrm>
                            <a:off x="381000" y="66675"/>
                            <a:ext cx="180975" cy="228600"/>
                            <a:chOff x="0" y="0"/>
                            <a:chExt cx="180975" cy="228600"/>
                          </a:xfrm>
                        </wpg:grpSpPr>
                        <wps:wsp>
                          <wps:cNvPr id="14" name="Straight Connector 14"/>
                          <wps:cNvCnPr/>
                          <wps:spPr>
                            <a:xfrm flipV="1">
                              <a:off x="0" y="0"/>
                              <a:ext cx="0" cy="2286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5" name="Straight Arrow Connector 15"/>
                          <wps:cNvCnPr/>
                          <wps:spPr>
                            <a:xfrm>
                              <a:off x="0" y="0"/>
                              <a:ext cx="180975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arrow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27" name="Text Box 27"/>
                        <wps:cNvSpPr txBox="1"/>
                        <wps:spPr>
                          <a:xfrm>
                            <a:off x="0" y="0"/>
                            <a:ext cx="45720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07B14BD" w14:textId="77777777" w:rsidR="0016155A" w:rsidRPr="00240699" w:rsidRDefault="0016155A" w:rsidP="00AF65EE">
                              <w:pP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  <w:t>P3</w:t>
                              </w:r>
                              <w:r>
                                <w:rPr>
                                  <w:rFonts w:ascii="Times New Roman" w:hAnsi="Times New Roman" w:cs="Times New Roman"/>
                                  <w:noProof/>
                                  <w:sz w:val="28"/>
                                  <w:szCs w:val="28"/>
                                </w:rPr>
                                <w:drawing>
                                  <wp:inline distT="0" distB="0" distL="0" distR="0" wp14:anchorId="6478C073" wp14:editId="077BEB46">
                                    <wp:extent cx="267970" cy="167481"/>
                                    <wp:effectExtent l="0" t="0" r="0" b="0"/>
                                    <wp:docPr id="47" name="Picture 47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267970" cy="167481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F8772C8" id="Group 36" o:spid="_x0000_s1057" style="position:absolute;left:0;text-align:left;margin-left:135.75pt;margin-top:27.8pt;width:44.25pt;height:23.25pt;z-index:251656192" coordsize="5619,295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">
                <v:group id="Group 20" o:spid="_x0000_s1058" style="position:absolute;left:3810;top:666;width:1809;height:2286" coordsize="180975,2286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">
                  <v:line id="Straight Connector 14" o:spid="_x0000_s1059" style="position:absolute;flip:y;visibility:visible;mso-wrap-style:square" from="0,0" to="0,22860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" strokecolor="black [3213]"/>
                  <v:shape id="Straight Arrow Connector 15" o:spid="_x0000_s1060" type="#_x0000_t32" style="position:absolute;width:180975;height:0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" strokecolor="black [3213]">
                    <v:stroke endarrow="open"/>
                  </v:shape>
                </v:group>
                <v:shape id="Text Box 27" o:spid="_x0000_s1061" type="#_x0000_t202" style="position:absolute;width:4572;height:28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" filled="f" stroked="f" strokeweight=".5pt">
                  <v:textbox>
                    <w:txbxContent>
                      <w:p w14:paraId="407B14BD" w14:textId="77777777" w:rsidR="0016155A" w:rsidRPr="00240699" w:rsidRDefault="0016155A" w:rsidP="00AF65EE">
                        <w:pP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w:t>P3</w:t>
                        </w:r>
                        <w:r>
                          <w:rPr>
                            <w:rFonts w:ascii="Times New Roman" w:hAnsi="Times New Roman" w:cs="Times New Roman"/>
                            <w:noProof/>
                            <w:sz w:val="28"/>
                            <w:szCs w:val="28"/>
                          </w:rPr>
                          <w:drawing>
                            <wp:inline distT="0" distB="0" distL="0" distR="0" wp14:anchorId="6478C073" wp14:editId="077BEB46">
                              <wp:extent cx="267970" cy="167481"/>
                              <wp:effectExtent l="0" t="0" r="0" b="0"/>
                              <wp:docPr id="47" name="Picture 47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267970" cy="167481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291FD0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7216" behindDoc="0" locked="0" layoutInCell="1" allowOverlap="1" wp14:anchorId="74DA8844" wp14:editId="04D8D443">
                <wp:simplePos x="0" y="0"/>
                <wp:positionH relativeFrom="column">
                  <wp:posOffset>2838450</wp:posOffset>
                </wp:positionH>
                <wp:positionV relativeFrom="paragraph">
                  <wp:posOffset>1153160</wp:posOffset>
                </wp:positionV>
                <wp:extent cx="457200" cy="590550"/>
                <wp:effectExtent l="25400" t="0" r="0" b="0"/>
                <wp:wrapNone/>
                <wp:docPr id="37" name="Group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7200" cy="590550"/>
                          <a:chOff x="0" y="0"/>
                          <a:chExt cx="457200" cy="590550"/>
                        </a:xfrm>
                      </wpg:grpSpPr>
                      <wpg:grpSp>
                        <wpg:cNvPr id="21" name="Group 21"/>
                        <wpg:cNvGrpSpPr/>
                        <wpg:grpSpPr>
                          <a:xfrm>
                            <a:off x="28575" y="0"/>
                            <a:ext cx="209550" cy="228600"/>
                            <a:chOff x="0" y="0"/>
                            <a:chExt cx="209550" cy="228600"/>
                          </a:xfrm>
                        </wpg:grpSpPr>
                        <wps:wsp>
                          <wps:cNvPr id="22" name="Straight Connector 22"/>
                          <wps:cNvCnPr/>
                          <wps:spPr>
                            <a:xfrm flipV="1">
                              <a:off x="209550" y="0"/>
                              <a:ext cx="0" cy="2286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23" name="Straight Arrow Connector 23"/>
                          <wps:cNvCnPr/>
                          <wps:spPr>
                            <a:xfrm flipH="1">
                              <a:off x="0" y="228600"/>
                              <a:ext cx="200025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arrow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29" name="Text Box 29"/>
                        <wps:cNvSpPr txBox="1"/>
                        <wps:spPr>
                          <a:xfrm>
                            <a:off x="0" y="304800"/>
                            <a:ext cx="45720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E4EC3D3" w14:textId="77777777" w:rsidR="0016155A" w:rsidRPr="00240699" w:rsidRDefault="0016155A" w:rsidP="00AF65EE">
                              <w:pP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8"/>
                                  <w:szCs w:val="28"/>
                                </w:rPr>
                                <w:t>P4</w:t>
                              </w:r>
                              <w:r>
                                <w:rPr>
                                  <w:rFonts w:ascii="Times New Roman" w:hAnsi="Times New Roman" w:cs="Times New Roman"/>
                                  <w:noProof/>
                                  <w:sz w:val="28"/>
                                  <w:szCs w:val="28"/>
                                </w:rPr>
                                <w:drawing>
                                  <wp:inline distT="0" distB="0" distL="0" distR="0" wp14:anchorId="37FD9AB2" wp14:editId="17247655">
                                    <wp:extent cx="267970" cy="167481"/>
                                    <wp:effectExtent l="0" t="0" r="0" b="0"/>
                                    <wp:docPr id="48" name="Picture 48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267970" cy="167481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4DA8844" id="Group 37" o:spid="_x0000_s1062" style="position:absolute;left:0;text-align:left;margin-left:223.5pt;margin-top:90.8pt;width:36pt;height:46.5pt;z-index:251657216" coordsize="4572,5905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">
                <v:group id="Group 21" o:spid="_x0000_s1063" style="position:absolute;left:285;width:2096;height:2286" coordsize="209550,22860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">
                  <v:line id="Straight Connector 22" o:spid="_x0000_s1064" style="position:absolute;flip:y;visibility:visible;mso-wrap-style:square" from="209550,0" to="209550,22860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" strokecolor="black [3213]"/>
                  <v:shape id="Straight Arrow Connector 23" o:spid="_x0000_s1065" type="#_x0000_t32" style="position:absolute;top:228600;width:200025;height:0;flip:x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" strokecolor="black [3213]">
                    <v:stroke endarrow="open"/>
                  </v:shape>
                </v:group>
                <v:shape id="Text Box 29" o:spid="_x0000_s1066" type="#_x0000_t202" style="position:absolute;top:3048;width:4572;height:28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" filled="f" stroked="f" strokeweight=".5pt">
                  <v:textbox>
                    <w:txbxContent>
                      <w:p w14:paraId="7E4EC3D3" w14:textId="77777777" w:rsidR="0016155A" w:rsidRPr="00240699" w:rsidRDefault="0016155A" w:rsidP="00AF65EE">
                        <w:pP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w:t>P4</w:t>
                        </w:r>
                        <w:r>
                          <w:rPr>
                            <w:rFonts w:ascii="Times New Roman" w:hAnsi="Times New Roman" w:cs="Times New Roman"/>
                            <w:noProof/>
                            <w:sz w:val="28"/>
                            <w:szCs w:val="28"/>
                          </w:rPr>
                          <w:drawing>
                            <wp:inline distT="0" distB="0" distL="0" distR="0" wp14:anchorId="37FD9AB2" wp14:editId="17247655">
                              <wp:extent cx="267970" cy="167481"/>
                              <wp:effectExtent l="0" t="0" r="0" b="0"/>
                              <wp:docPr id="48" name="Picture 48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267970" cy="167481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291FD0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477BCAB" wp14:editId="0D53C950">
                <wp:simplePos x="0" y="0"/>
                <wp:positionH relativeFrom="column">
                  <wp:posOffset>-342900</wp:posOffset>
                </wp:positionH>
                <wp:positionV relativeFrom="paragraph">
                  <wp:posOffset>856403</wp:posOffset>
                </wp:positionV>
                <wp:extent cx="571500" cy="0"/>
                <wp:effectExtent l="50800" t="25400" r="63500" b="101600"/>
                <wp:wrapNone/>
                <wp:docPr id="9" name="Straight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715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9" o:spid="_x0000_s1026" style="position:absolute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26.95pt,67.45pt" to="18.05pt,67.4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" strokecolor="black [3213]" strokeweight="2pt">
                <v:shadow on="t" opacity="24903f" mv:blur="40000f" origin=",.5" offset="0,20000emu"/>
              </v:line>
            </w:pict>
          </mc:Fallback>
        </mc:AlternateContent>
      </w:r>
      <w:r w:rsidR="00291FD0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AC8F519" wp14:editId="625EB3AA">
                <wp:simplePos x="0" y="0"/>
                <wp:positionH relativeFrom="column">
                  <wp:posOffset>3200400</wp:posOffset>
                </wp:positionH>
                <wp:positionV relativeFrom="paragraph">
                  <wp:posOffset>869315</wp:posOffset>
                </wp:positionV>
                <wp:extent cx="571500" cy="0"/>
                <wp:effectExtent l="50800" t="25400" r="63500" b="101600"/>
                <wp:wrapNone/>
                <wp:docPr id="6" name="Straight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715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6" o:spid="_x0000_s1026" style="position:absolute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52pt,68.45pt" to="297pt,68.4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" strokecolor="black [3213]" strokeweight="2pt">
                <v:shadow on="t" opacity="24903f" mv:blur="40000f" origin=",.5" offset="0,20000emu"/>
              </v:line>
            </w:pict>
          </mc:Fallback>
        </mc:AlternateContent>
      </w:r>
      <w:r w:rsidR="00F41938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5AD1DEA" wp14:editId="661F6409">
                <wp:simplePos x="0" y="0"/>
                <wp:positionH relativeFrom="column">
                  <wp:posOffset>3886200</wp:posOffset>
                </wp:positionH>
                <wp:positionV relativeFrom="paragraph">
                  <wp:posOffset>1160145</wp:posOffset>
                </wp:positionV>
                <wp:extent cx="480466" cy="228600"/>
                <wp:effectExtent l="100330" t="26670" r="102870" b="2667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7549417">
                          <a:off x="0" y="0"/>
                          <a:ext cx="480466" cy="2286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8B2F963" w14:textId="75A68F0A" w:rsidR="0016155A" w:rsidRPr="00F41938" w:rsidRDefault="0016155A" w:rsidP="00F41938">
                            <w:pP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F41938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sac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AD1DEA" id="Text Box 5" o:spid="_x0000_s1067" type="#_x0000_t202" style="position:absolute;left:0;text-align:left;margin-left:306pt;margin-top:91.35pt;width:37.85pt;height:18pt;rotation:-4424317fd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" fillcolor="white [3212]" stroked="f">
                <v:textbox>
                  <w:txbxContent>
                    <w:p w14:paraId="58B2F963" w14:textId="75A68F0A" w:rsidR="0016155A" w:rsidRPr="00F41938" w:rsidRDefault="0016155A" w:rsidP="00F41938">
                      <w:pPr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F41938">
                        <w:rPr>
                          <w:rFonts w:ascii="Arial" w:hAnsi="Arial" w:cs="Arial"/>
                          <w:sz w:val="20"/>
                          <w:szCs w:val="20"/>
                        </w:rPr>
                        <w:t>sacB</w:t>
                      </w:r>
                    </w:p>
                  </w:txbxContent>
                </v:textbox>
              </v:shape>
            </w:pict>
          </mc:Fallback>
        </mc:AlternateContent>
      </w:r>
      <w:r w:rsidR="00DE41E5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2A89FD4" wp14:editId="585D6931">
                <wp:simplePos x="0" y="0"/>
                <wp:positionH relativeFrom="column">
                  <wp:posOffset>4914900</wp:posOffset>
                </wp:positionH>
                <wp:positionV relativeFrom="paragraph">
                  <wp:posOffset>1389380</wp:posOffset>
                </wp:positionV>
                <wp:extent cx="914400" cy="685800"/>
                <wp:effectExtent l="0" t="0" r="0" b="0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6858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3B4411E" w14:textId="0BE20B28" w:rsidR="0016155A" w:rsidRPr="00DF69EF" w:rsidRDefault="0016155A">
                            <w:pPr>
                              <w:rPr>
                                <w:rFonts w:ascii="Arial" w:hAnsi="Arial" w:cs="Arial"/>
                                <w:sz w:val="28"/>
                                <w:szCs w:val="28"/>
                              </w:rPr>
                            </w:pPr>
                            <w:r w:rsidRPr="00DF69EF">
                              <w:rPr>
                                <w:rFonts w:ascii="Arial" w:hAnsi="Arial" w:cs="Arial"/>
                                <w:sz w:val="28"/>
                                <w:szCs w:val="28"/>
                              </w:rPr>
                              <w:t>pYT313</w:t>
                            </w:r>
                          </w:p>
                          <w:p w14:paraId="6994C8A3" w14:textId="79D2C443" w:rsidR="0016155A" w:rsidRPr="00DF69EF" w:rsidRDefault="0016155A">
                            <w:pPr>
                              <w:rPr>
                                <w:rFonts w:ascii="Arial" w:hAnsi="Arial" w:cs="Arial"/>
                                <w:sz w:val="28"/>
                                <w:szCs w:val="28"/>
                              </w:rPr>
                            </w:pPr>
                            <w:r w:rsidRPr="00DF69EF">
                              <w:rPr>
                                <w:rFonts w:ascii="Arial" w:hAnsi="Arial" w:cs="Arial"/>
                                <w:sz w:val="28"/>
                                <w:szCs w:val="28"/>
                              </w:rPr>
                              <w:t>7610 bp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A89FD4" id="Text Box 1" o:spid="_x0000_s1068" type="#_x0000_t202" style="position:absolute;left:0;text-align:left;margin-left:387pt;margin-top:109.4pt;width:1in;height:54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" fillcolor="white [3212]" stroked="f">
                <v:textbox>
                  <w:txbxContent>
                    <w:p w14:paraId="23B4411E" w14:textId="0BE20B28" w:rsidR="0016155A" w:rsidRPr="00DF69EF" w:rsidRDefault="0016155A">
                      <w:pPr>
                        <w:rPr>
                          <w:rFonts w:ascii="Arial" w:hAnsi="Arial" w:cs="Arial"/>
                          <w:sz w:val="28"/>
                          <w:szCs w:val="28"/>
                        </w:rPr>
                      </w:pPr>
                      <w:r w:rsidRPr="00DF69EF">
                        <w:rPr>
                          <w:rFonts w:ascii="Arial" w:hAnsi="Arial" w:cs="Arial"/>
                          <w:sz w:val="28"/>
                          <w:szCs w:val="28"/>
                        </w:rPr>
                        <w:t>pYT313</w:t>
                      </w:r>
                    </w:p>
                    <w:p w14:paraId="6994C8A3" w14:textId="79D2C443" w:rsidR="0016155A" w:rsidRPr="00DF69EF" w:rsidRDefault="0016155A">
                      <w:pPr>
                        <w:rPr>
                          <w:rFonts w:ascii="Arial" w:hAnsi="Arial" w:cs="Arial"/>
                          <w:sz w:val="28"/>
                          <w:szCs w:val="28"/>
                        </w:rPr>
                      </w:pPr>
                      <w:r w:rsidRPr="00DF69EF">
                        <w:rPr>
                          <w:rFonts w:ascii="Arial" w:hAnsi="Arial" w:cs="Arial"/>
                          <w:sz w:val="28"/>
                          <w:szCs w:val="28"/>
                        </w:rPr>
                        <w:t>7610 bp</w:t>
                      </w:r>
                    </w:p>
                  </w:txbxContent>
                </v:textbox>
              </v:shape>
            </w:pict>
          </mc:Fallback>
        </mc:AlternateContent>
      </w:r>
      <w:r w:rsidR="00AF65EE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667D078" wp14:editId="4B3C0223">
                <wp:simplePos x="0" y="0"/>
                <wp:positionH relativeFrom="column">
                  <wp:posOffset>2171700</wp:posOffset>
                </wp:positionH>
                <wp:positionV relativeFrom="paragraph">
                  <wp:posOffset>1457960</wp:posOffset>
                </wp:positionV>
                <wp:extent cx="457200" cy="285750"/>
                <wp:effectExtent l="0" t="0" r="0" b="0"/>
                <wp:wrapNone/>
                <wp:docPr id="54" name="Text Box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720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3A02941" w14:textId="77777777" w:rsidR="0016155A" w:rsidRPr="00240699" w:rsidRDefault="0016155A" w:rsidP="00AF65EE">
                            <w:pPr>
                              <w:rPr>
                                <w:rFonts w:ascii="Times New Roman" w:hAnsi="Times New Roman" w:cs="Times New Roman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8"/>
                                <w:szCs w:val="28"/>
                              </w:rPr>
                              <w:t>P6</w:t>
                            </w:r>
                            <w:r>
                              <w:rPr>
                                <w:rFonts w:ascii="Times New Roman" w:hAnsi="Times New Roman" w:cs="Times New Roman"/>
                                <w:noProof/>
                                <w:sz w:val="28"/>
                                <w:szCs w:val="28"/>
                              </w:rPr>
                              <w:drawing>
                                <wp:inline distT="0" distB="0" distL="0" distR="0" wp14:anchorId="6AFDA6FB" wp14:editId="1FFBCB9E">
                                  <wp:extent cx="267970" cy="167481"/>
                                  <wp:effectExtent l="0" t="0" r="0" b="0"/>
                                  <wp:docPr id="55" name="Picture 5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67970" cy="16748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67D078" id="Text Box 54" o:spid="_x0000_s1069" type="#_x0000_t202" style="position:absolute;left:0;text-align:left;margin-left:171pt;margin-top:114.8pt;width:36pt;height:22.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" filled="f" stroked="f" strokeweight=".5pt">
                <v:textbox>
                  <w:txbxContent>
                    <w:p w14:paraId="53A02941" w14:textId="77777777" w:rsidR="0016155A" w:rsidRPr="00240699" w:rsidRDefault="0016155A" w:rsidP="00AF65EE">
                      <w:pPr>
                        <w:rPr>
                          <w:rFonts w:ascii="Times New Roman" w:hAnsi="Times New Roman" w:cs="Times New Roman"/>
                          <w:sz w:val="28"/>
                          <w:szCs w:val="2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8"/>
                          <w:szCs w:val="28"/>
                        </w:rPr>
                        <w:t>P6</w:t>
                      </w:r>
                      <w:r>
                        <w:rPr>
                          <w:rFonts w:ascii="Times New Roman" w:hAnsi="Times New Roman" w:cs="Times New Roman"/>
                          <w:noProof/>
                          <w:sz w:val="28"/>
                          <w:szCs w:val="28"/>
                        </w:rPr>
                        <w:drawing>
                          <wp:inline distT="0" distB="0" distL="0" distR="0" wp14:anchorId="6AFDA6FB" wp14:editId="1FFBCB9E">
                            <wp:extent cx="267970" cy="167481"/>
                            <wp:effectExtent l="0" t="0" r="0" b="0"/>
                            <wp:docPr id="55" name="Picture 5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67970" cy="16748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="00AF65EE" w:rsidRPr="000B505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28021D5" wp14:editId="582AD51A">
                <wp:simplePos x="0" y="0"/>
                <wp:positionH relativeFrom="column">
                  <wp:posOffset>2409825</wp:posOffset>
                </wp:positionH>
                <wp:positionV relativeFrom="paragraph">
                  <wp:posOffset>1153160</wp:posOffset>
                </wp:positionV>
                <wp:extent cx="0" cy="228600"/>
                <wp:effectExtent l="0" t="0" r="19050" b="19050"/>
                <wp:wrapNone/>
                <wp:docPr id="52" name="Straight Connector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22860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52" o:spid="_x0000_s1026" style="position:absolute;flip:y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9.75pt,90.8pt" to="189.75pt,108.8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" strokecolor="black [3213]"/>
            </w:pict>
          </mc:Fallback>
        </mc:AlternateContent>
      </w:r>
      <w:r w:rsidR="00AF65EE" w:rsidRPr="000B505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2FA11B4" wp14:editId="7E3E1EDB">
                <wp:simplePos x="0" y="0"/>
                <wp:positionH relativeFrom="column">
                  <wp:posOffset>2200275</wp:posOffset>
                </wp:positionH>
                <wp:positionV relativeFrom="paragraph">
                  <wp:posOffset>1381760</wp:posOffset>
                </wp:positionV>
                <wp:extent cx="200025" cy="0"/>
                <wp:effectExtent l="38100" t="76200" r="0" b="114300"/>
                <wp:wrapNone/>
                <wp:docPr id="53" name="Straight Arrow Connector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0002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mv="urn:schemas-microsoft-com:mac:vml" xmlns:mo="http://schemas.microsoft.com/office/mac/office/2008/main">
            <w:pict>
              <v:shape id="Straight Arrow Connector 53" o:spid="_x0000_s1026" type="#_x0000_t32" style="position:absolute;margin-left:173.25pt;margin-top:108.8pt;width:15.75pt;height:0;flip:x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" strokecolor="black [3213]">
                <v:stroke endarrow="open"/>
              </v:shape>
            </w:pict>
          </mc:Fallback>
        </mc:AlternateContent>
      </w:r>
      <w:r w:rsidR="00AF65EE" w:rsidRPr="000B505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2B2EC69" wp14:editId="3032C4A6">
                <wp:simplePos x="0" y="0"/>
                <wp:positionH relativeFrom="column">
                  <wp:posOffset>733425</wp:posOffset>
                </wp:positionH>
                <wp:positionV relativeFrom="paragraph">
                  <wp:posOffset>353060</wp:posOffset>
                </wp:positionV>
                <wp:extent cx="457200" cy="285750"/>
                <wp:effectExtent l="0" t="0" r="0" b="0"/>
                <wp:wrapNone/>
                <wp:docPr id="49" name="Text Box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720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D2F23E1" w14:textId="77777777" w:rsidR="0016155A" w:rsidRPr="00240699" w:rsidRDefault="0016155A" w:rsidP="00AF65EE">
                            <w:pPr>
                              <w:rPr>
                                <w:rFonts w:ascii="Times New Roman" w:hAnsi="Times New Roman" w:cs="Times New Roman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8"/>
                                <w:szCs w:val="28"/>
                              </w:rPr>
                              <w:t>P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2B2EC69" id="Text Box 49" o:spid="_x0000_s1070" type="#_x0000_t202" style="position:absolute;left:0;text-align:left;margin-left:57.75pt;margin-top:27.8pt;width:36pt;height:22.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" filled="f" stroked="f" strokeweight=".5pt">
                <v:textbox>
                  <w:txbxContent>
                    <w:p w14:paraId="4D2F23E1" w14:textId="77777777" w:rsidR="0016155A" w:rsidRPr="00240699" w:rsidRDefault="0016155A" w:rsidP="00AF65EE">
                      <w:pPr>
                        <w:rPr>
                          <w:rFonts w:ascii="Times New Roman" w:hAnsi="Times New Roman" w:cs="Times New Roman"/>
                          <w:sz w:val="28"/>
                          <w:szCs w:val="28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8"/>
                          <w:szCs w:val="28"/>
                        </w:rPr>
                        <w:t>P5</w:t>
                      </w:r>
                    </w:p>
                  </w:txbxContent>
                </v:textbox>
              </v:shape>
            </w:pict>
          </mc:Fallback>
        </mc:AlternateContent>
      </w:r>
      <w:r w:rsidR="00AF65EE" w:rsidRPr="000B505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F38CD66" wp14:editId="26AEEF58">
                <wp:simplePos x="0" y="0"/>
                <wp:positionH relativeFrom="column">
                  <wp:posOffset>1085850</wp:posOffset>
                </wp:positionH>
                <wp:positionV relativeFrom="paragraph">
                  <wp:posOffset>419735</wp:posOffset>
                </wp:positionV>
                <wp:extent cx="180975" cy="0"/>
                <wp:effectExtent l="0" t="76200" r="28575" b="114300"/>
                <wp:wrapNone/>
                <wp:docPr id="51" name="Straight Arrow Connector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8097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mv="urn:schemas-microsoft-com:mac:vml" xmlns:mo="http://schemas.microsoft.com/office/mac/office/2008/main">
            <w:pict>
              <v:shape id="Straight Arrow Connector 51" o:spid="_x0000_s1026" type="#_x0000_t32" style="position:absolute;margin-left:85.5pt;margin-top:33.05pt;width:14.25pt;height:0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" strokecolor="black [3213]">
                <v:stroke endarrow="open"/>
              </v:shape>
            </w:pict>
          </mc:Fallback>
        </mc:AlternateContent>
      </w:r>
      <w:r w:rsidR="00AF65EE" w:rsidRPr="000B505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5A2262B" wp14:editId="5016EB12">
                <wp:simplePos x="0" y="0"/>
                <wp:positionH relativeFrom="column">
                  <wp:posOffset>1085850</wp:posOffset>
                </wp:positionH>
                <wp:positionV relativeFrom="paragraph">
                  <wp:posOffset>419735</wp:posOffset>
                </wp:positionV>
                <wp:extent cx="0" cy="228600"/>
                <wp:effectExtent l="0" t="0" r="19050" b="19050"/>
                <wp:wrapNone/>
                <wp:docPr id="50" name="Straight Connector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22860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mv="urn:schemas-microsoft-com:mac:vml" xmlns:mo="http://schemas.microsoft.com/office/mac/office/2008/main">
            <w:pict>
              <v:line id="Straight Connector 50" o:spid="_x0000_s1026" style="position:absolute;flip:y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85.5pt,33.05pt" to="85.5pt,51.0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" strokecolor="black [3213]"/>
            </w:pict>
          </mc:Fallback>
        </mc:AlternateContent>
      </w:r>
      <w:r w:rsidR="00AF65E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8AEE082" wp14:editId="7AE8CD90">
            <wp:extent cx="3076575" cy="3209925"/>
            <wp:effectExtent l="0" t="0" r="9525" b="952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6575" cy="3209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17F06F" w14:textId="77777777" w:rsidR="00AF65EE" w:rsidRDefault="00AF65EE" w:rsidP="00AF65EE">
      <w:pPr>
        <w:rPr>
          <w:rFonts w:ascii="Times New Roman" w:hAnsi="Times New Roman" w:cs="Times New Roman"/>
          <w:sz w:val="24"/>
          <w:szCs w:val="24"/>
        </w:rPr>
      </w:pPr>
    </w:p>
    <w:p w14:paraId="106FD59A" w14:textId="77777777" w:rsidR="00AF65EE" w:rsidRDefault="00AF65EE" w:rsidP="00AF65EE">
      <w:pPr>
        <w:rPr>
          <w:rFonts w:ascii="Times New Roman" w:hAnsi="Times New Roman" w:cs="Times New Roman"/>
          <w:b/>
          <w:sz w:val="24"/>
          <w:szCs w:val="24"/>
        </w:rPr>
      </w:pPr>
    </w:p>
    <w:p w14:paraId="2D62316A" w14:textId="77777777" w:rsidR="00AF65EE" w:rsidRDefault="00AF65EE" w:rsidP="00AF65EE">
      <w:pPr>
        <w:rPr>
          <w:rFonts w:ascii="Times New Roman" w:hAnsi="Times New Roman" w:cs="Times New Roman"/>
          <w:b/>
          <w:sz w:val="24"/>
          <w:szCs w:val="24"/>
        </w:rPr>
      </w:pPr>
    </w:p>
    <w:p w14:paraId="2B0E7964" w14:textId="77777777" w:rsidR="00AF65EE" w:rsidRDefault="00AF65EE" w:rsidP="00AF65EE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cedure:</w:t>
      </w:r>
    </w:p>
    <w:p w14:paraId="6553A88C" w14:textId="7B84E18E" w:rsidR="00AF65EE" w:rsidRDefault="00AF65EE" w:rsidP="00AF65E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114FC2">
        <w:rPr>
          <w:rFonts w:ascii="Times New Roman" w:hAnsi="Times New Roman" w:cs="Times New Roman"/>
          <w:b/>
          <w:sz w:val="24"/>
          <w:szCs w:val="24"/>
        </w:rPr>
        <w:t xml:space="preserve">Primer Design: </w:t>
      </w:r>
      <w:r w:rsidRPr="00114FC2">
        <w:rPr>
          <w:rFonts w:ascii="Times New Roman" w:hAnsi="Times New Roman" w:cs="Times New Roman"/>
          <w:sz w:val="24"/>
          <w:szCs w:val="24"/>
        </w:rPr>
        <w:t xml:space="preserve">For an in-frame gene deletion, design primers (P1, P2, P3 and P4) with the appropriate restriction sites </w:t>
      </w:r>
      <w:r w:rsidR="00BE1CBD">
        <w:rPr>
          <w:rFonts w:ascii="Times New Roman" w:hAnsi="Times New Roman" w:cs="Times New Roman"/>
          <w:sz w:val="24"/>
          <w:szCs w:val="24"/>
        </w:rPr>
        <w:t>(for cloning into pYT313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CE4E07">
        <w:rPr>
          <w:rFonts w:ascii="Times New Roman" w:hAnsi="Times New Roman" w:cs="Times New Roman"/>
          <w:sz w:val="24"/>
          <w:szCs w:val="24"/>
        </w:rPr>
        <w:t>to amplify approximately 2</w:t>
      </w:r>
      <w:r w:rsidRPr="00114FC2">
        <w:rPr>
          <w:rFonts w:ascii="Times New Roman" w:hAnsi="Times New Roman" w:cs="Times New Roman"/>
          <w:sz w:val="24"/>
          <w:szCs w:val="24"/>
        </w:rPr>
        <w:t xml:space="preserve"> kbp upstream and </w:t>
      </w:r>
      <w:r>
        <w:rPr>
          <w:rFonts w:ascii="Times New Roman" w:hAnsi="Times New Roman" w:cs="Times New Roman"/>
          <w:sz w:val="24"/>
          <w:szCs w:val="24"/>
        </w:rPr>
        <w:t>2</w:t>
      </w:r>
      <w:r w:rsidR="00D548A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bp </w:t>
      </w:r>
      <w:r w:rsidRPr="00114FC2">
        <w:rPr>
          <w:rFonts w:ascii="Times New Roman" w:hAnsi="Times New Roman" w:cs="Times New Roman"/>
          <w:sz w:val="24"/>
          <w:szCs w:val="24"/>
        </w:rPr>
        <w:t xml:space="preserve">downstream of the region to be deleted.  </w:t>
      </w:r>
    </w:p>
    <w:p w14:paraId="5575FE0A" w14:textId="77777777" w:rsidR="00AF65EE" w:rsidRPr="00114FC2" w:rsidRDefault="00AF65EE" w:rsidP="00AF65EE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3A761BDF" w14:textId="33CE0FBB" w:rsidR="00AF65EE" w:rsidRPr="00952001" w:rsidRDefault="00AF65EE" w:rsidP="00BE1CBD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loning: </w:t>
      </w:r>
      <w:r>
        <w:rPr>
          <w:rFonts w:ascii="Times New Roman" w:hAnsi="Times New Roman" w:cs="Times New Roman"/>
          <w:sz w:val="24"/>
          <w:szCs w:val="24"/>
        </w:rPr>
        <w:t>Amplify the upstream and downstr</w:t>
      </w:r>
      <w:r w:rsidR="00BE1CBD">
        <w:rPr>
          <w:rFonts w:ascii="Times New Roman" w:hAnsi="Times New Roman" w:cs="Times New Roman"/>
          <w:sz w:val="24"/>
          <w:szCs w:val="24"/>
        </w:rPr>
        <w:t>eam regions and clone into pYT313</w:t>
      </w:r>
      <w:r>
        <w:rPr>
          <w:rFonts w:ascii="Times New Roman" w:hAnsi="Times New Roman" w:cs="Times New Roman"/>
          <w:sz w:val="24"/>
          <w:szCs w:val="24"/>
        </w:rPr>
        <w:t xml:space="preserve"> to generate deletion construct.  Typical restriction sites used </w:t>
      </w:r>
      <w:r w:rsidR="00D548A9">
        <w:rPr>
          <w:rFonts w:ascii="Times New Roman" w:hAnsi="Times New Roman" w:cs="Times New Roman"/>
          <w:sz w:val="24"/>
          <w:szCs w:val="24"/>
        </w:rPr>
        <w:t xml:space="preserve">for pYT313 </w:t>
      </w:r>
      <w:r>
        <w:rPr>
          <w:rFonts w:ascii="Times New Roman" w:hAnsi="Times New Roman" w:cs="Times New Roman"/>
          <w:sz w:val="24"/>
          <w:szCs w:val="24"/>
        </w:rPr>
        <w:t xml:space="preserve">are BamHI for P1, SalI for P2, SalI for P3 and SphI for P4. </w:t>
      </w:r>
      <w:r w:rsidR="00BE1CBD">
        <w:rPr>
          <w:rFonts w:ascii="Times New Roman" w:hAnsi="Times New Roman" w:cs="Times New Roman"/>
          <w:sz w:val="24"/>
          <w:szCs w:val="24"/>
        </w:rPr>
        <w:br/>
        <w:t xml:space="preserve">                                                                                                                                                                                    </w:t>
      </w:r>
    </w:p>
    <w:p w14:paraId="15B8CFA4" w14:textId="4A5A4DA0" w:rsidR="00AF65EE" w:rsidRDefault="00AF65EE" w:rsidP="00AF65E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D548A9">
        <w:rPr>
          <w:rFonts w:ascii="Times New Roman" w:hAnsi="Times New Roman" w:cs="Times New Roman"/>
          <w:b/>
          <w:sz w:val="24"/>
          <w:szCs w:val="24"/>
        </w:rPr>
        <w:t>Conjugation:</w:t>
      </w:r>
      <w:r w:rsidRPr="00D548A9">
        <w:rPr>
          <w:rFonts w:ascii="Times New Roman" w:hAnsi="Times New Roman" w:cs="Times New Roman"/>
          <w:sz w:val="24"/>
          <w:szCs w:val="24"/>
        </w:rPr>
        <w:t xml:space="preserve">  Transfer deletion con</w:t>
      </w:r>
      <w:r w:rsidR="00BE1CBD" w:rsidRPr="00D548A9">
        <w:rPr>
          <w:rFonts w:ascii="Times New Roman" w:hAnsi="Times New Roman" w:cs="Times New Roman"/>
          <w:sz w:val="24"/>
          <w:szCs w:val="24"/>
        </w:rPr>
        <w:t xml:space="preserve">struct to </w:t>
      </w:r>
      <w:r w:rsidR="00D548A9" w:rsidRPr="00D548A9">
        <w:rPr>
          <w:rFonts w:ascii="Times New Roman" w:hAnsi="Times New Roman" w:cs="Times New Roman"/>
          <w:i/>
          <w:sz w:val="24"/>
          <w:szCs w:val="24"/>
        </w:rPr>
        <w:t xml:space="preserve">C. </w:t>
      </w:r>
      <w:r w:rsidR="00CE4E07">
        <w:rPr>
          <w:rFonts w:ascii="Times New Roman" w:hAnsi="Times New Roman" w:cs="Times New Roman"/>
          <w:i/>
          <w:sz w:val="24"/>
          <w:szCs w:val="24"/>
        </w:rPr>
        <w:t xml:space="preserve">algicola </w:t>
      </w:r>
      <w:r w:rsidR="00BE1CBD" w:rsidRPr="00D548A9">
        <w:rPr>
          <w:rFonts w:ascii="Times New Roman" w:hAnsi="Times New Roman" w:cs="Times New Roman"/>
          <w:sz w:val="24"/>
          <w:szCs w:val="24"/>
        </w:rPr>
        <w:t xml:space="preserve">strain </w:t>
      </w:r>
      <w:r w:rsidR="00CE4E07">
        <w:rPr>
          <w:rFonts w:ascii="Times New Roman" w:hAnsi="Times New Roman" w:cs="Times New Roman"/>
          <w:sz w:val="24"/>
          <w:szCs w:val="24"/>
        </w:rPr>
        <w:t>CA2</w:t>
      </w:r>
      <w:r w:rsidR="00D548A9" w:rsidRPr="00D548A9">
        <w:rPr>
          <w:rFonts w:ascii="Times New Roman" w:hAnsi="Times New Roman" w:cs="Times New Roman"/>
          <w:sz w:val="24"/>
          <w:szCs w:val="24"/>
        </w:rPr>
        <w:t xml:space="preserve"> by </w:t>
      </w:r>
      <w:r w:rsidR="00CE4E07">
        <w:rPr>
          <w:rFonts w:ascii="Times New Roman" w:hAnsi="Times New Roman" w:cs="Times New Roman"/>
          <w:sz w:val="24"/>
          <w:szCs w:val="24"/>
        </w:rPr>
        <w:t xml:space="preserve">triparental </w:t>
      </w:r>
      <w:r w:rsidRPr="00D548A9">
        <w:rPr>
          <w:rFonts w:ascii="Times New Roman" w:hAnsi="Times New Roman" w:cs="Times New Roman"/>
          <w:sz w:val="24"/>
          <w:szCs w:val="24"/>
        </w:rPr>
        <w:t>conjugation</w:t>
      </w:r>
      <w:r w:rsidR="00CE4E07">
        <w:rPr>
          <w:rFonts w:ascii="Times New Roman" w:hAnsi="Times New Roman" w:cs="Times New Roman"/>
          <w:sz w:val="24"/>
          <w:szCs w:val="24"/>
        </w:rPr>
        <w:t xml:space="preserve"> or</w:t>
      </w:r>
      <w:r w:rsidR="00D548A9" w:rsidRPr="00D548A9">
        <w:rPr>
          <w:rFonts w:ascii="Times New Roman" w:hAnsi="Times New Roman" w:cs="Times New Roman"/>
          <w:sz w:val="24"/>
          <w:szCs w:val="24"/>
        </w:rPr>
        <w:t xml:space="preserve"> </w:t>
      </w:r>
      <w:r w:rsidR="00CE4E07">
        <w:rPr>
          <w:rFonts w:ascii="Times New Roman" w:hAnsi="Times New Roman" w:cs="Times New Roman"/>
          <w:sz w:val="24"/>
          <w:szCs w:val="24"/>
        </w:rPr>
        <w:t xml:space="preserve">conjugation </w:t>
      </w:r>
      <w:r w:rsidR="00D548A9" w:rsidRPr="00D548A9">
        <w:rPr>
          <w:rFonts w:ascii="Times New Roman" w:hAnsi="Times New Roman" w:cs="Times New Roman"/>
          <w:sz w:val="24"/>
          <w:szCs w:val="24"/>
        </w:rPr>
        <w:t xml:space="preserve">using </w:t>
      </w:r>
      <w:r w:rsidR="00D548A9" w:rsidRPr="005051DF">
        <w:rPr>
          <w:rFonts w:ascii="Times New Roman" w:hAnsi="Times New Roman" w:cs="Times New Roman"/>
          <w:i/>
          <w:sz w:val="24"/>
          <w:szCs w:val="24"/>
        </w:rPr>
        <w:t>E. coli</w:t>
      </w:r>
      <w:r w:rsidR="00D548A9" w:rsidRPr="00D548A9">
        <w:rPr>
          <w:rFonts w:ascii="Times New Roman" w:hAnsi="Times New Roman" w:cs="Times New Roman"/>
          <w:sz w:val="24"/>
          <w:szCs w:val="24"/>
        </w:rPr>
        <w:t xml:space="preserve"> S17-1 lamda pir as the donor strain</w:t>
      </w:r>
      <w:r w:rsidR="00CE4E07">
        <w:rPr>
          <w:rFonts w:ascii="Times New Roman" w:hAnsi="Times New Roman" w:cs="Times New Roman"/>
          <w:sz w:val="24"/>
          <w:szCs w:val="24"/>
        </w:rPr>
        <w:t xml:space="preserve"> </w:t>
      </w:r>
      <w:r w:rsidR="00CE4E07">
        <w:rPr>
          <w:rFonts w:ascii="Times New Roman" w:hAnsi="Times New Roman" w:cs="Times New Roman"/>
          <w:sz w:val="24"/>
          <w:szCs w:val="24"/>
        </w:rPr>
        <w:fldChar w:fldCharType="begin"/>
      </w:r>
      <w:r w:rsidR="00A47D3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u&lt;/Author&gt;&lt;Year&gt;2016&lt;/Year&gt;&lt;RecNum&gt;311&lt;/RecNum&gt;&lt;DisplayText&gt;(2)&lt;/DisplayText&gt;&lt;record&gt;&lt;rec-number&gt;311&lt;/rec-number&gt;&lt;foreign-keys&gt;&lt;key app="EN" db-id="9fvdvzetgpf5xcew0xpvzedjwzsvsv5pdzwt" timestamp="1477925246"&gt;311&lt;/key&gt;&lt;/foreign-keys&gt;&lt;ref-type name="Journal Article"&gt;17&lt;/ref-type&gt;&lt;contributors&gt;&lt;authors&gt;&lt;author&gt;Zhu, Y.&lt;/author&gt;&lt;author&gt;McBride, M. J.&lt;/author&gt;&lt;/authors&gt;&lt;/contributors&gt;&lt;auth-address&gt;Department of Biological Sciences, University of Wisconsin-Milwaukee, Milwaukee, Wisconsin, USAGeisel School of Medicine at Dartmouth.&amp;#xD;Department of Biological Sciences, University of Wisconsin-Milwaukee, Milwaukee, Wisconsin, USAGeisel School of Medicine at Dartmouth mcbride@uwm.edu.&lt;/auth-address&gt;&lt;titles&gt;&lt;title&gt;&lt;style face="normal" font="default" size="100%"&gt;Comparative Analysis of &lt;/style&gt;&lt;style face="italic" font="default" size="100%"&gt;Cellulophaga algicola&lt;/style&gt;&lt;style face="normal" font="default" size="100%"&gt; and &lt;/style&gt;&lt;style face="italic" font="default" size="100%"&gt;Flavobacterium johnsoniae &lt;/style&gt;&lt;style face="normal" font="default" size="100%"&gt;Gliding Motility&lt;/style&gt;&lt;/title&gt;&lt;secondary-title&gt;J. Bacteriol.&lt;/secondary-title&gt;&lt;/titles&gt;&lt;periodical&gt;&lt;full-title&gt;J. Bacteriol.&lt;/full-title&gt;&lt;/periodical&gt;&lt;pages&gt;1743-54&lt;/pages&gt;&lt;volume&gt;198&lt;/volume&gt;&lt;number&gt;12&lt;/number&gt;&lt;edition&gt;2016/04/06&lt;/edition&gt;&lt;dates&gt;&lt;year&gt;2016&lt;/year&gt;&lt;pub-dates&gt;&lt;date&gt;Jun 15&lt;/date&gt;&lt;/pub-dates&gt;&lt;/dates&gt;&lt;isbn&gt;0021-9193&lt;/isbn&gt;&lt;accession-num&gt;27044627&lt;/accession-num&gt;&lt;urls&gt;&lt;/urls&gt;&lt;custom2&gt;PMC4886757&lt;/custom2&gt;&lt;electronic-resource-num&gt;10.1128/jb.01020-15&lt;/electronic-resource-num&gt;&lt;remote-database-provider&gt;NLM&lt;/remote-database-provider&gt;&lt;language&gt;Eng&lt;/language&gt;&lt;/record&gt;&lt;/Cite&gt;&lt;/EndNote&gt;</w:instrText>
      </w:r>
      <w:r w:rsidR="00CE4E07">
        <w:rPr>
          <w:rFonts w:ascii="Times New Roman" w:hAnsi="Times New Roman" w:cs="Times New Roman"/>
          <w:sz w:val="24"/>
          <w:szCs w:val="24"/>
        </w:rPr>
        <w:fldChar w:fldCharType="separate"/>
      </w:r>
      <w:r w:rsidR="00A47D3D">
        <w:rPr>
          <w:rFonts w:ascii="Times New Roman" w:hAnsi="Times New Roman" w:cs="Times New Roman"/>
          <w:noProof/>
          <w:sz w:val="24"/>
          <w:szCs w:val="24"/>
        </w:rPr>
        <w:t>(2)</w:t>
      </w:r>
      <w:r w:rsidR="00CE4E07">
        <w:rPr>
          <w:rFonts w:ascii="Times New Roman" w:hAnsi="Times New Roman" w:cs="Times New Roman"/>
          <w:sz w:val="24"/>
          <w:szCs w:val="24"/>
        </w:rPr>
        <w:fldChar w:fldCharType="end"/>
      </w:r>
      <w:r w:rsidR="00D548A9" w:rsidRPr="00D548A9">
        <w:rPr>
          <w:rFonts w:ascii="Times New Roman" w:hAnsi="Times New Roman" w:cs="Times New Roman"/>
          <w:sz w:val="24"/>
          <w:szCs w:val="24"/>
        </w:rPr>
        <w:t>.</w:t>
      </w:r>
      <w:r w:rsidRPr="00D548A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1E4FAE0" w14:textId="77777777" w:rsidR="00D548A9" w:rsidRPr="00D548A9" w:rsidRDefault="00D548A9" w:rsidP="00D548A9">
      <w:pPr>
        <w:rPr>
          <w:rFonts w:ascii="Times New Roman" w:hAnsi="Times New Roman" w:cs="Times New Roman"/>
          <w:sz w:val="24"/>
          <w:szCs w:val="24"/>
        </w:rPr>
      </w:pPr>
    </w:p>
    <w:p w14:paraId="660DEDB4" w14:textId="1E48BF74" w:rsidR="0048150B" w:rsidRPr="0048150B" w:rsidRDefault="00AF65EE" w:rsidP="0048150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First Recombination (plasmid integration</w:t>
      </w:r>
      <w:r w:rsidR="00272FAB">
        <w:rPr>
          <w:rFonts w:ascii="Times New Roman" w:hAnsi="Times New Roman" w:cs="Times New Roman"/>
          <w:b/>
          <w:sz w:val="24"/>
          <w:szCs w:val="24"/>
        </w:rPr>
        <w:t>)</w:t>
      </w:r>
      <w:r w:rsidR="0048150B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48150B" w:rsidRPr="0048150B">
        <w:rPr>
          <w:rFonts w:ascii="Times New Roman" w:hAnsi="Times New Roman" w:cs="Times New Roman"/>
          <w:sz w:val="24"/>
          <w:szCs w:val="24"/>
        </w:rPr>
        <w:t>Spread</w:t>
      </w:r>
      <w:r w:rsidR="0048150B">
        <w:rPr>
          <w:rFonts w:ascii="Times New Roman" w:hAnsi="Times New Roman" w:cs="Times New Roman"/>
          <w:sz w:val="24"/>
          <w:szCs w:val="24"/>
        </w:rPr>
        <w:t xml:space="preserve"> cell mixture of C. algicola and </w:t>
      </w:r>
      <w:r w:rsidR="0048150B" w:rsidRPr="005051DF">
        <w:rPr>
          <w:rFonts w:ascii="Times New Roman" w:hAnsi="Times New Roman" w:cs="Times New Roman"/>
          <w:i/>
          <w:sz w:val="24"/>
          <w:szCs w:val="24"/>
        </w:rPr>
        <w:t>E. coli</w:t>
      </w:r>
      <w:r w:rsidR="0048150B">
        <w:rPr>
          <w:rFonts w:ascii="Times New Roman" w:hAnsi="Times New Roman" w:cs="Times New Roman"/>
          <w:sz w:val="24"/>
          <w:szCs w:val="24"/>
        </w:rPr>
        <w:t xml:space="preserve"> on Cytophaga agar with 50 µg/ml erythromycin and incubate at 15oC for 7-14 days. </w:t>
      </w:r>
      <w:r w:rsidR="0048150B" w:rsidRPr="0048150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42D60EC" w14:textId="77777777" w:rsidR="00272FAB" w:rsidRPr="00272FAB" w:rsidRDefault="00272FAB" w:rsidP="00272FAB">
      <w:pPr>
        <w:rPr>
          <w:rFonts w:ascii="Times New Roman" w:hAnsi="Times New Roman" w:cs="Times New Roman"/>
          <w:sz w:val="24"/>
          <w:szCs w:val="24"/>
        </w:rPr>
      </w:pPr>
    </w:p>
    <w:p w14:paraId="3D6CE122" w14:textId="2FF12EF9" w:rsidR="00AF65EE" w:rsidRPr="00272FAB" w:rsidRDefault="00AF65EE" w:rsidP="0008497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TREAK COLONIES FROM FIRST RECOMBINATION FOR ISOLATION before proceeding to next step</w:t>
      </w:r>
    </w:p>
    <w:p w14:paraId="52A3C70B" w14:textId="77777777" w:rsidR="00272FAB" w:rsidRPr="00084974" w:rsidRDefault="00272FAB" w:rsidP="00272FAB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6DD9CFFC" w14:textId="6579A36B" w:rsidR="00AF65EE" w:rsidRPr="00D66CB6" w:rsidRDefault="00AF65EE" w:rsidP="00D66CB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econd Recombination (loss of plasmid and region of interest):</w:t>
      </w:r>
      <w:r>
        <w:rPr>
          <w:rFonts w:ascii="Times New Roman" w:hAnsi="Times New Roman" w:cs="Times New Roman"/>
          <w:sz w:val="24"/>
          <w:szCs w:val="24"/>
        </w:rPr>
        <w:t xml:space="preserve"> Inoculate 3 ml of </w:t>
      </w:r>
      <w:r w:rsidR="00CE4E07">
        <w:rPr>
          <w:rFonts w:ascii="Times New Roman" w:hAnsi="Times New Roman" w:cs="Times New Roman"/>
          <w:sz w:val="24"/>
          <w:szCs w:val="24"/>
        </w:rPr>
        <w:t>Cytophaga medium</w:t>
      </w:r>
      <w:r>
        <w:rPr>
          <w:rFonts w:ascii="Times New Roman" w:hAnsi="Times New Roman" w:cs="Times New Roman"/>
          <w:sz w:val="24"/>
          <w:szCs w:val="24"/>
        </w:rPr>
        <w:t xml:space="preserve"> with an isolated colony from step</w:t>
      </w:r>
      <w:r w:rsidR="00785DB1">
        <w:rPr>
          <w:rFonts w:ascii="Times New Roman" w:hAnsi="Times New Roman" w:cs="Times New Roman"/>
          <w:sz w:val="24"/>
          <w:szCs w:val="24"/>
        </w:rPr>
        <w:t xml:space="preserve"> #5 in the ABSENCE of erythromycin</w:t>
      </w:r>
      <w:r>
        <w:rPr>
          <w:rFonts w:ascii="Times New Roman" w:hAnsi="Times New Roman" w:cs="Times New Roman"/>
          <w:sz w:val="24"/>
          <w:szCs w:val="24"/>
        </w:rPr>
        <w:t xml:space="preserve"> to allow for the second recombination and loss of the pl</w:t>
      </w:r>
      <w:r w:rsidR="00785DB1">
        <w:rPr>
          <w:rFonts w:ascii="Times New Roman" w:hAnsi="Times New Roman" w:cs="Times New Roman"/>
          <w:sz w:val="24"/>
          <w:szCs w:val="24"/>
        </w:rPr>
        <w:t xml:space="preserve">asmid. </w:t>
      </w:r>
      <w:r w:rsidR="00084974">
        <w:rPr>
          <w:rFonts w:ascii="Times New Roman" w:hAnsi="Times New Roman" w:cs="Times New Roman"/>
          <w:sz w:val="24"/>
          <w:szCs w:val="24"/>
        </w:rPr>
        <w:t xml:space="preserve">Incubate </w:t>
      </w:r>
      <w:r w:rsidR="00272FAB">
        <w:rPr>
          <w:rFonts w:ascii="Times New Roman" w:hAnsi="Times New Roman" w:cs="Times New Roman"/>
          <w:sz w:val="24"/>
          <w:szCs w:val="24"/>
        </w:rPr>
        <w:t>2 days</w:t>
      </w:r>
      <w:r w:rsidR="00084974">
        <w:rPr>
          <w:rFonts w:ascii="Times New Roman" w:hAnsi="Times New Roman" w:cs="Times New Roman"/>
          <w:sz w:val="24"/>
          <w:szCs w:val="24"/>
        </w:rPr>
        <w:t xml:space="preserve"> at </w:t>
      </w:r>
      <w:r w:rsidR="00CE4E07">
        <w:rPr>
          <w:rFonts w:ascii="Times New Roman" w:hAnsi="Times New Roman" w:cs="Times New Roman"/>
          <w:sz w:val="24"/>
          <w:szCs w:val="24"/>
        </w:rPr>
        <w:t>1</w:t>
      </w:r>
      <w:r w:rsidR="00084974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sym w:font="Symbol" w:char="F0B0"/>
      </w:r>
      <w:r w:rsidR="00785DB1">
        <w:rPr>
          <w:rFonts w:ascii="Times New Roman" w:hAnsi="Times New Roman" w:cs="Times New Roman"/>
          <w:sz w:val="24"/>
          <w:szCs w:val="24"/>
        </w:rPr>
        <w:t>C with rotation.</w:t>
      </w:r>
      <w:r>
        <w:rPr>
          <w:rFonts w:ascii="Times New Roman" w:hAnsi="Times New Roman" w:cs="Times New Roman"/>
          <w:sz w:val="24"/>
          <w:szCs w:val="24"/>
        </w:rPr>
        <w:t xml:space="preserve"> Prepare 10-</w:t>
      </w:r>
      <w:r w:rsidR="00272FAB">
        <w:rPr>
          <w:rFonts w:ascii="Times New Roman" w:hAnsi="Times New Roman" w:cs="Times New Roman"/>
          <w:sz w:val="24"/>
          <w:szCs w:val="24"/>
        </w:rPr>
        <w:t xml:space="preserve">fold dilutions of the grown culture to </w:t>
      </w:r>
      <w:r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48150B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CE4E07">
        <w:rPr>
          <w:rFonts w:ascii="Times New Roman" w:hAnsi="Times New Roman" w:cs="Times New Roman"/>
          <w:sz w:val="24"/>
          <w:szCs w:val="24"/>
        </w:rPr>
        <w:t>Cytophaga medium</w:t>
      </w:r>
      <w:r>
        <w:rPr>
          <w:rFonts w:ascii="Times New Roman" w:hAnsi="Times New Roman" w:cs="Times New Roman"/>
          <w:sz w:val="24"/>
          <w:szCs w:val="24"/>
        </w:rPr>
        <w:t xml:space="preserve"> and plate 100 µl of each dilution on </w:t>
      </w:r>
      <w:r w:rsidR="00CE4E07">
        <w:rPr>
          <w:rFonts w:ascii="Times New Roman" w:hAnsi="Times New Roman" w:cs="Times New Roman"/>
          <w:sz w:val="24"/>
          <w:szCs w:val="24"/>
        </w:rPr>
        <w:t>Cytopha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85DB1">
        <w:rPr>
          <w:rFonts w:ascii="Times New Roman" w:hAnsi="Times New Roman" w:cs="Times New Roman"/>
          <w:sz w:val="24"/>
          <w:szCs w:val="24"/>
        </w:rPr>
        <w:t>agar</w:t>
      </w:r>
      <w:r w:rsidR="00272FAB">
        <w:rPr>
          <w:rFonts w:ascii="Times New Roman" w:hAnsi="Times New Roman" w:cs="Times New Roman"/>
          <w:sz w:val="24"/>
          <w:szCs w:val="24"/>
        </w:rPr>
        <w:t xml:space="preserve"> (</w:t>
      </w:r>
      <w:r w:rsidR="00CE4E07">
        <w:rPr>
          <w:rFonts w:ascii="Times New Roman" w:hAnsi="Times New Roman" w:cs="Times New Roman"/>
          <w:sz w:val="24"/>
          <w:szCs w:val="24"/>
        </w:rPr>
        <w:t>15</w:t>
      </w:r>
      <w:r w:rsidR="00127DE9">
        <w:rPr>
          <w:rFonts w:ascii="Times New Roman" w:hAnsi="Times New Roman" w:cs="Times New Roman"/>
          <w:sz w:val="24"/>
          <w:szCs w:val="24"/>
        </w:rPr>
        <w:t xml:space="preserve"> g/L</w:t>
      </w:r>
      <w:r w:rsidR="00272FAB">
        <w:rPr>
          <w:rFonts w:ascii="Times New Roman" w:hAnsi="Times New Roman" w:cs="Times New Roman"/>
          <w:sz w:val="24"/>
          <w:szCs w:val="24"/>
        </w:rPr>
        <w:t xml:space="preserve"> agar)</w:t>
      </w:r>
      <w:r w:rsidR="00785DB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ontaining </w:t>
      </w:r>
      <w:r w:rsidR="00D66CB6">
        <w:rPr>
          <w:rFonts w:ascii="Times New Roman" w:hAnsi="Times New Roman" w:cs="Times New Roman"/>
          <w:sz w:val="24"/>
          <w:szCs w:val="24"/>
        </w:rPr>
        <w:t>5% (w/v) sucrose</w:t>
      </w:r>
      <w:r w:rsidR="00785DB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Incubat</w:t>
      </w:r>
      <w:r w:rsidR="0016155A">
        <w:rPr>
          <w:rFonts w:ascii="Times New Roman" w:hAnsi="Times New Roman" w:cs="Times New Roman"/>
          <w:sz w:val="24"/>
          <w:szCs w:val="24"/>
        </w:rPr>
        <w:t xml:space="preserve">e plates at </w:t>
      </w:r>
      <w:r w:rsidR="00CE4E07">
        <w:rPr>
          <w:rFonts w:ascii="Times New Roman" w:hAnsi="Times New Roman" w:cs="Times New Roman"/>
          <w:sz w:val="24"/>
          <w:szCs w:val="24"/>
        </w:rPr>
        <w:t>1</w:t>
      </w:r>
      <w:r w:rsidR="0016155A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sym w:font="Symbol" w:char="F0B0"/>
      </w:r>
      <w:r w:rsidR="0016155A">
        <w:rPr>
          <w:rFonts w:ascii="Times New Roman" w:hAnsi="Times New Roman" w:cs="Times New Roman"/>
          <w:sz w:val="24"/>
          <w:szCs w:val="24"/>
        </w:rPr>
        <w:t xml:space="preserve">C for </w:t>
      </w:r>
      <w:r w:rsidR="0048150B">
        <w:rPr>
          <w:rFonts w:ascii="Times New Roman" w:hAnsi="Times New Roman" w:cs="Times New Roman"/>
          <w:sz w:val="24"/>
          <w:szCs w:val="24"/>
        </w:rPr>
        <w:t>7</w:t>
      </w:r>
      <w:r w:rsidR="0016155A">
        <w:rPr>
          <w:rFonts w:ascii="Times New Roman" w:hAnsi="Times New Roman" w:cs="Times New Roman"/>
          <w:sz w:val="24"/>
          <w:szCs w:val="24"/>
        </w:rPr>
        <w:t>-</w:t>
      </w:r>
      <w:r w:rsidR="0048150B">
        <w:rPr>
          <w:rFonts w:ascii="Times New Roman" w:hAnsi="Times New Roman" w:cs="Times New Roman"/>
          <w:sz w:val="24"/>
          <w:szCs w:val="24"/>
        </w:rPr>
        <w:t>14</w:t>
      </w:r>
      <w:r>
        <w:rPr>
          <w:rFonts w:ascii="Times New Roman" w:hAnsi="Times New Roman" w:cs="Times New Roman"/>
          <w:sz w:val="24"/>
          <w:szCs w:val="24"/>
        </w:rPr>
        <w:t xml:space="preserve"> days.</w:t>
      </w:r>
      <w:r w:rsidR="002B06B9">
        <w:rPr>
          <w:rFonts w:ascii="Times New Roman" w:hAnsi="Times New Roman" w:cs="Times New Roman"/>
          <w:sz w:val="24"/>
          <w:szCs w:val="24"/>
        </w:rPr>
        <w:br/>
      </w:r>
      <w:r w:rsidR="002B06B9">
        <w:rPr>
          <w:rFonts w:ascii="Times New Roman" w:hAnsi="Times New Roman" w:cs="Times New Roman"/>
          <w:sz w:val="24"/>
          <w:szCs w:val="24"/>
        </w:rPr>
        <w:br/>
      </w:r>
    </w:p>
    <w:p w14:paraId="580CEE82" w14:textId="1C6201A2" w:rsidR="00AF65EE" w:rsidRDefault="00AF65EE" w:rsidP="00AF65E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TREAK 10 COLONIES FROM SECOND RECOMBINATION FOR ISOLATION before proceeding to next step:</w:t>
      </w:r>
      <w:r w:rsidR="00D66CB6">
        <w:rPr>
          <w:rFonts w:ascii="Times New Roman" w:hAnsi="Times New Roman" w:cs="Times New Roman"/>
          <w:sz w:val="24"/>
          <w:szCs w:val="24"/>
        </w:rPr>
        <w:t xml:space="preserve"> Select 10 well-</w:t>
      </w:r>
      <w:r>
        <w:rPr>
          <w:rFonts w:ascii="Times New Roman" w:hAnsi="Times New Roman" w:cs="Times New Roman"/>
          <w:sz w:val="24"/>
          <w:szCs w:val="24"/>
        </w:rPr>
        <w:t>isolated colonies and streak them for isolatio</w:t>
      </w:r>
      <w:r w:rsidR="002B06B9">
        <w:rPr>
          <w:rFonts w:ascii="Times New Roman" w:hAnsi="Times New Roman" w:cs="Times New Roman"/>
          <w:sz w:val="24"/>
          <w:szCs w:val="24"/>
        </w:rPr>
        <w:t xml:space="preserve">n on </w:t>
      </w:r>
      <w:r w:rsidR="0048150B">
        <w:rPr>
          <w:rFonts w:ascii="Times New Roman" w:hAnsi="Times New Roman" w:cs="Times New Roman"/>
          <w:sz w:val="24"/>
          <w:szCs w:val="24"/>
        </w:rPr>
        <w:t xml:space="preserve">Cytophaga agar </w:t>
      </w:r>
      <w:r w:rsidR="002B06B9">
        <w:rPr>
          <w:rFonts w:ascii="Times New Roman" w:hAnsi="Times New Roman" w:cs="Times New Roman"/>
          <w:sz w:val="24"/>
          <w:szCs w:val="24"/>
        </w:rPr>
        <w:t>containing sucrose</w:t>
      </w:r>
      <w:r w:rsidR="00785DB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Incubate at </w:t>
      </w:r>
      <w:r w:rsidR="0048150B">
        <w:rPr>
          <w:rFonts w:ascii="Times New Roman" w:hAnsi="Times New Roman" w:cs="Times New Roman"/>
          <w:sz w:val="24"/>
          <w:szCs w:val="24"/>
        </w:rPr>
        <w:t>1</w:t>
      </w:r>
      <w:r w:rsidR="0016155A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sym w:font="Symbol" w:char="F0B0"/>
      </w:r>
      <w:r w:rsidR="0016155A">
        <w:rPr>
          <w:rFonts w:ascii="Times New Roman" w:hAnsi="Times New Roman" w:cs="Times New Roman"/>
          <w:sz w:val="24"/>
          <w:szCs w:val="24"/>
        </w:rPr>
        <w:t>C</w:t>
      </w:r>
      <w:r w:rsidR="00785DB1">
        <w:rPr>
          <w:rFonts w:ascii="Times New Roman" w:hAnsi="Times New Roman" w:cs="Times New Roman"/>
          <w:sz w:val="24"/>
          <w:szCs w:val="24"/>
        </w:rPr>
        <w:t xml:space="preserve"> to obtain isolated colonies.</w:t>
      </w:r>
      <w:r>
        <w:rPr>
          <w:rFonts w:ascii="Times New Roman" w:hAnsi="Times New Roman" w:cs="Times New Roman"/>
          <w:sz w:val="24"/>
          <w:szCs w:val="24"/>
        </w:rPr>
        <w:t xml:space="preserve"> This is necessary prior to PCR screening.  PCR screening directly from conjugation plates produces inconclusive results as both wild-type and mutant allele bands are typically amplified</w:t>
      </w:r>
      <w:r w:rsidR="00785DB1">
        <w:rPr>
          <w:rFonts w:ascii="Times New Roman" w:hAnsi="Times New Roman" w:cs="Times New Roman"/>
          <w:sz w:val="24"/>
          <w:szCs w:val="24"/>
        </w:rPr>
        <w:t xml:space="preserve"> (meaning the colonies are contaminated with a few cells that still have the integrated plasmid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326C3BA" w14:textId="77777777" w:rsidR="00AF65EE" w:rsidRDefault="00AF65EE" w:rsidP="00AF65EE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4B33BB39" w14:textId="31F269C3" w:rsidR="00AF65EE" w:rsidRPr="00876A05" w:rsidRDefault="002B06B9" w:rsidP="00876A05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</w:t>
      </w:r>
      <w:r w:rsidR="00D66CB6">
        <w:rPr>
          <w:rFonts w:ascii="Times New Roman" w:hAnsi="Times New Roman" w:cs="Times New Roman"/>
          <w:sz w:val="24"/>
          <w:szCs w:val="24"/>
        </w:rPr>
        <w:t xml:space="preserve">It’s better to patch the </w:t>
      </w:r>
      <w:r>
        <w:rPr>
          <w:rFonts w:ascii="Times New Roman" w:hAnsi="Times New Roman" w:cs="Times New Roman"/>
          <w:sz w:val="24"/>
          <w:szCs w:val="24"/>
        </w:rPr>
        <w:t>same colony</w:t>
      </w:r>
      <w:r w:rsidR="00D66CB6">
        <w:rPr>
          <w:rFonts w:ascii="Times New Roman" w:hAnsi="Times New Roman" w:cs="Times New Roman"/>
          <w:sz w:val="24"/>
          <w:szCs w:val="24"/>
        </w:rPr>
        <w:t xml:space="preserve"> on </w:t>
      </w:r>
      <w:r>
        <w:rPr>
          <w:rFonts w:ascii="Times New Roman" w:hAnsi="Times New Roman" w:cs="Times New Roman"/>
          <w:sz w:val="24"/>
          <w:szCs w:val="24"/>
        </w:rPr>
        <w:t xml:space="preserve">both </w:t>
      </w:r>
      <w:r w:rsidR="0048150B">
        <w:rPr>
          <w:rFonts w:ascii="Times New Roman" w:hAnsi="Times New Roman" w:cs="Times New Roman"/>
          <w:sz w:val="24"/>
          <w:szCs w:val="24"/>
        </w:rPr>
        <w:t>Cytophaga</w:t>
      </w:r>
      <w:r w:rsidR="0016155A">
        <w:rPr>
          <w:rFonts w:ascii="Times New Roman" w:hAnsi="Times New Roman" w:cs="Times New Roman"/>
          <w:sz w:val="24"/>
          <w:szCs w:val="24"/>
        </w:rPr>
        <w:t xml:space="preserve"> erythromycin agar and </w:t>
      </w:r>
      <w:r w:rsidR="0048150B">
        <w:rPr>
          <w:rFonts w:ascii="Times New Roman" w:hAnsi="Times New Roman" w:cs="Times New Roman"/>
          <w:sz w:val="24"/>
          <w:szCs w:val="24"/>
        </w:rPr>
        <w:t>Cytopha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6155A">
        <w:rPr>
          <w:rFonts w:ascii="Times New Roman" w:hAnsi="Times New Roman" w:cs="Times New Roman"/>
          <w:sz w:val="24"/>
          <w:szCs w:val="24"/>
        </w:rPr>
        <w:t xml:space="preserve">agar </w:t>
      </w:r>
      <w:r>
        <w:rPr>
          <w:rFonts w:ascii="Times New Roman" w:hAnsi="Times New Roman" w:cs="Times New Roman"/>
          <w:sz w:val="24"/>
          <w:szCs w:val="24"/>
        </w:rPr>
        <w:t xml:space="preserve">only at the same time before PCR screening. Choose those </w:t>
      </w:r>
      <w:r w:rsidR="00785DB1"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 w:cs="Times New Roman"/>
          <w:sz w:val="24"/>
          <w:szCs w:val="24"/>
        </w:rPr>
        <w:t xml:space="preserve">don’t grow on </w:t>
      </w:r>
      <w:r w:rsidR="0048150B">
        <w:rPr>
          <w:rFonts w:ascii="Times New Roman" w:hAnsi="Times New Roman" w:cs="Times New Roman"/>
          <w:sz w:val="24"/>
          <w:szCs w:val="24"/>
        </w:rPr>
        <w:t>Cytophaga</w:t>
      </w:r>
      <w:r>
        <w:rPr>
          <w:rFonts w:ascii="Times New Roman" w:hAnsi="Times New Roman" w:cs="Times New Roman"/>
          <w:sz w:val="24"/>
          <w:szCs w:val="24"/>
        </w:rPr>
        <w:t xml:space="preserve"> erythromycin but grow on </w:t>
      </w:r>
      <w:r w:rsidR="0048150B">
        <w:rPr>
          <w:rFonts w:ascii="Times New Roman" w:hAnsi="Times New Roman" w:cs="Times New Roman"/>
          <w:sz w:val="24"/>
          <w:szCs w:val="24"/>
        </w:rPr>
        <w:t>Cytophaga</w:t>
      </w:r>
      <w:r>
        <w:rPr>
          <w:rFonts w:ascii="Times New Roman" w:hAnsi="Times New Roman" w:cs="Times New Roman"/>
          <w:sz w:val="24"/>
          <w:szCs w:val="24"/>
        </w:rPr>
        <w:t xml:space="preserve"> only for PCR screening. It is possible that some colonies picked from the second recombination plates are still resistant to </w:t>
      </w:r>
      <w:r w:rsidR="00876A05">
        <w:rPr>
          <w:rFonts w:ascii="Times New Roman" w:hAnsi="Times New Roman" w:cs="Times New Roman"/>
          <w:sz w:val="24"/>
          <w:szCs w:val="24"/>
        </w:rPr>
        <w:t>erythromycin (we</w:t>
      </w:r>
      <w:r w:rsidR="00785DB1">
        <w:rPr>
          <w:rFonts w:ascii="Times New Roman" w:hAnsi="Times New Roman" w:cs="Times New Roman"/>
          <w:sz w:val="24"/>
          <w:szCs w:val="24"/>
        </w:rPr>
        <w:t xml:space="preserve"> call them background colonies) but they should be rare </w:t>
      </w:r>
      <w:r w:rsidR="00876A05">
        <w:rPr>
          <w:rFonts w:ascii="Times New Roman" w:hAnsi="Times New Roman" w:cs="Times New Roman"/>
          <w:sz w:val="24"/>
          <w:szCs w:val="24"/>
        </w:rPr>
        <w:t xml:space="preserve">from my experience.  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76A05">
        <w:rPr>
          <w:rFonts w:ascii="Times New Roman" w:hAnsi="Times New Roman" w:cs="Times New Roman"/>
          <w:sz w:val="24"/>
          <w:szCs w:val="24"/>
        </w:rPr>
        <w:br/>
      </w:r>
    </w:p>
    <w:p w14:paraId="3F14C544" w14:textId="62D392CB" w:rsidR="00876A05" w:rsidRPr="005051DF" w:rsidRDefault="00AF65EE" w:rsidP="00876A0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5051DF">
        <w:rPr>
          <w:rFonts w:ascii="Times New Roman" w:hAnsi="Times New Roman" w:cs="Times New Roman"/>
          <w:b/>
          <w:sz w:val="24"/>
          <w:szCs w:val="24"/>
        </w:rPr>
        <w:t>PCR Screening:</w:t>
      </w:r>
      <w:r w:rsidRPr="005051DF">
        <w:rPr>
          <w:rFonts w:ascii="Times New Roman" w:hAnsi="Times New Roman" w:cs="Times New Roman"/>
          <w:sz w:val="24"/>
          <w:szCs w:val="24"/>
        </w:rPr>
        <w:t xml:space="preserve">  Theoretically, loss of the plasmid in the second recombination event should result in 50% of cells carrying the wild-type allele and 50% of cells carrying the mutant allele.  To identify cells carrying the mutation use primers flanking the deleted region (see map: P5 and P6) and perform colony PCR using an isolated colony from each of the 10 plates streaked in step #7.  </w:t>
      </w:r>
      <w:r w:rsidRPr="005051DF">
        <w:rPr>
          <w:rFonts w:ascii="Times New Roman" w:hAnsi="Times New Roman" w:cs="Times New Roman"/>
          <w:b/>
          <w:sz w:val="24"/>
          <w:szCs w:val="24"/>
        </w:rPr>
        <w:t>PCR Controls:</w:t>
      </w:r>
      <w:r w:rsidRPr="005051DF">
        <w:rPr>
          <w:rFonts w:ascii="Times New Roman" w:hAnsi="Times New Roman" w:cs="Times New Roman"/>
          <w:sz w:val="24"/>
          <w:szCs w:val="24"/>
        </w:rPr>
        <w:t xml:space="preserve"> For a wild-type allele control use wild-type chromosomal DNA or a wild-type colony lysate as the template and for a mutant allele control use the deletion plasmid construct generated in step #2 as the template.</w:t>
      </w:r>
    </w:p>
    <w:p w14:paraId="617A275F" w14:textId="77777777" w:rsidR="00AF65EE" w:rsidRPr="005051DF" w:rsidRDefault="00AF65EE" w:rsidP="00AF65EE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26456385" w14:textId="2E5091B7" w:rsidR="00AF65EE" w:rsidRPr="005051DF" w:rsidRDefault="00AF65EE" w:rsidP="005A2C6C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5051DF">
        <w:rPr>
          <w:rFonts w:ascii="Times New Roman" w:hAnsi="Times New Roman" w:cs="Times New Roman"/>
          <w:b/>
          <w:sz w:val="24"/>
          <w:szCs w:val="24"/>
        </w:rPr>
        <w:t xml:space="preserve">Note: </w:t>
      </w:r>
      <w:r w:rsidRPr="005051DF">
        <w:rPr>
          <w:rFonts w:ascii="Times New Roman" w:hAnsi="Times New Roman" w:cs="Times New Roman"/>
          <w:sz w:val="24"/>
          <w:szCs w:val="24"/>
        </w:rPr>
        <w:t>Primers P1 and P4 used to clone the upstream and downstream region can also be used for PCR screening and amplifying across the deleted region.  However, this results in a much larger PCR product.</w:t>
      </w:r>
      <w:r w:rsidR="005A2C6C" w:rsidRPr="005051DF">
        <w:rPr>
          <w:rFonts w:ascii="Times New Roman" w:hAnsi="Times New Roman" w:cs="Times New Roman"/>
          <w:sz w:val="24"/>
          <w:szCs w:val="24"/>
        </w:rPr>
        <w:t xml:space="preserve"> P5 and P6 can be designed as primers used for 1) conformation of gene B deletion and 2) complementation of gene B.</w:t>
      </w:r>
      <w:r w:rsidRPr="005051DF">
        <w:rPr>
          <w:rFonts w:ascii="Times New Roman" w:hAnsi="Times New Roman" w:cs="Times New Roman"/>
          <w:sz w:val="24"/>
          <w:szCs w:val="24"/>
        </w:rPr>
        <w:t xml:space="preserve"> If additional verification is desired, a PCR screen using a primer internal to the deletion can be used.  This will result in no amplification from cells carrying the deletion, while a positive control with wild-type cells will result in amplification.</w:t>
      </w:r>
      <w:r w:rsidR="00876A05" w:rsidRPr="005051D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07B065" w14:textId="77777777" w:rsidR="00AF65EE" w:rsidRPr="005051DF" w:rsidRDefault="00AF65EE" w:rsidP="00AF65EE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171E2778" w14:textId="12009EFC" w:rsidR="00785DB1" w:rsidRPr="005051DF" w:rsidRDefault="00AF65EE" w:rsidP="00FD52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5051DF">
        <w:rPr>
          <w:rFonts w:ascii="Times New Roman" w:hAnsi="Times New Roman" w:cs="Times New Roman"/>
          <w:b/>
          <w:sz w:val="24"/>
          <w:szCs w:val="24"/>
        </w:rPr>
        <w:t>Confirm deletion</w:t>
      </w:r>
      <w:r w:rsidR="003E5CAD" w:rsidRPr="005051DF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785DB1" w:rsidRPr="005051DF">
        <w:rPr>
          <w:rFonts w:ascii="Times New Roman" w:hAnsi="Times New Roman" w:cs="Times New Roman"/>
          <w:sz w:val="24"/>
          <w:szCs w:val="24"/>
        </w:rPr>
        <w:t xml:space="preserve">For absolute confirmation could perform Southern blot, or perform PCR confirmation with primers outside of </w:t>
      </w:r>
      <w:r w:rsidR="00FD5207" w:rsidRPr="005051DF">
        <w:rPr>
          <w:rFonts w:ascii="Times New Roman" w:hAnsi="Times New Roman" w:cs="Times New Roman"/>
          <w:sz w:val="24"/>
          <w:szCs w:val="24"/>
        </w:rPr>
        <w:t>P</w:t>
      </w:r>
      <w:r w:rsidR="00785DB1" w:rsidRPr="005051DF">
        <w:rPr>
          <w:rFonts w:ascii="Times New Roman" w:hAnsi="Times New Roman" w:cs="Times New Roman"/>
          <w:sz w:val="24"/>
          <w:szCs w:val="24"/>
        </w:rPr>
        <w:t xml:space="preserve">1 and </w:t>
      </w:r>
      <w:r w:rsidR="00FD5207" w:rsidRPr="005051DF">
        <w:rPr>
          <w:rFonts w:ascii="Times New Roman" w:hAnsi="Times New Roman" w:cs="Times New Roman"/>
          <w:sz w:val="24"/>
          <w:szCs w:val="24"/>
        </w:rPr>
        <w:t>P</w:t>
      </w:r>
      <w:r w:rsidR="00785DB1" w:rsidRPr="005051DF">
        <w:rPr>
          <w:rFonts w:ascii="Times New Roman" w:hAnsi="Times New Roman" w:cs="Times New Roman"/>
          <w:sz w:val="24"/>
          <w:szCs w:val="24"/>
        </w:rPr>
        <w:t>4</w:t>
      </w:r>
      <w:r w:rsidR="00FD5207" w:rsidRPr="005051DF">
        <w:rPr>
          <w:rFonts w:ascii="Times New Roman" w:hAnsi="Times New Roman" w:cs="Times New Roman"/>
          <w:sz w:val="24"/>
          <w:szCs w:val="24"/>
        </w:rPr>
        <w:t xml:space="preserve"> (P7 and P8)</w:t>
      </w:r>
      <w:r w:rsidR="003E5CAD" w:rsidRPr="005051DF">
        <w:rPr>
          <w:rFonts w:ascii="Times New Roman" w:hAnsi="Times New Roman" w:cs="Times New Roman"/>
          <w:sz w:val="24"/>
          <w:szCs w:val="24"/>
        </w:rPr>
        <w:t xml:space="preserve"> and sequence the product</w:t>
      </w:r>
      <w:r w:rsidR="00785DB1" w:rsidRPr="005051DF">
        <w:rPr>
          <w:rFonts w:ascii="Times New Roman" w:hAnsi="Times New Roman" w:cs="Times New Roman"/>
          <w:sz w:val="24"/>
          <w:szCs w:val="24"/>
        </w:rPr>
        <w:t>.</w:t>
      </w:r>
      <w:r w:rsidR="00195A1E" w:rsidRPr="005051DF">
        <w:rPr>
          <w:rFonts w:ascii="Times New Roman" w:hAnsi="Times New Roman" w:cs="Times New Roman"/>
          <w:sz w:val="24"/>
          <w:szCs w:val="24"/>
        </w:rPr>
        <w:t xml:space="preserve"> This avoids false positives from amplification off of plasmid for example, and requires that the plasmid integrated and then was lost.</w:t>
      </w:r>
    </w:p>
    <w:p w14:paraId="0BC6784B" w14:textId="77777777" w:rsidR="005051DF" w:rsidRDefault="005051DF" w:rsidP="005A2C6C">
      <w:pPr>
        <w:rPr>
          <w:rFonts w:ascii="Times New Roman" w:hAnsi="Times New Roman" w:cs="Times New Roman"/>
          <w:sz w:val="24"/>
          <w:szCs w:val="24"/>
        </w:rPr>
      </w:pPr>
    </w:p>
    <w:p w14:paraId="217B02ED" w14:textId="403AB3E5" w:rsidR="005A2C6C" w:rsidRPr="005051DF" w:rsidRDefault="005A2C6C" w:rsidP="005A2C6C">
      <w:pPr>
        <w:rPr>
          <w:rFonts w:ascii="Times New Roman" w:hAnsi="Times New Roman" w:cs="Times New Roman"/>
          <w:b/>
          <w:sz w:val="24"/>
          <w:szCs w:val="24"/>
        </w:rPr>
      </w:pPr>
      <w:r w:rsidRPr="005051DF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4DE373C2" w14:textId="77777777" w:rsidR="00D548A9" w:rsidRDefault="00D548A9"/>
    <w:p w14:paraId="43680B6C" w14:textId="77777777" w:rsidR="005051DF" w:rsidRPr="005051DF" w:rsidRDefault="00D548A9" w:rsidP="005051DF">
      <w:pPr>
        <w:pStyle w:val="EndNoteBibliography"/>
        <w:spacing w:after="0"/>
        <w:ind w:left="720" w:hanging="720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5051DF" w:rsidRPr="005051DF">
        <w:rPr>
          <w:noProof/>
        </w:rPr>
        <w:t>1.</w:t>
      </w:r>
      <w:r w:rsidR="005051DF" w:rsidRPr="005051DF">
        <w:rPr>
          <w:noProof/>
        </w:rPr>
        <w:tab/>
        <w:t>Y. Zhu</w:t>
      </w:r>
      <w:r w:rsidR="005051DF" w:rsidRPr="005051DF">
        <w:rPr>
          <w:i/>
          <w:noProof/>
        </w:rPr>
        <w:t xml:space="preserve"> et al.</w:t>
      </w:r>
      <w:r w:rsidR="005051DF" w:rsidRPr="005051DF">
        <w:rPr>
          <w:noProof/>
        </w:rPr>
        <w:t xml:space="preserve">, Genetic analyses unravel the crucial role of a horizontally acquired alginate lyase for brown algal biomass degradation by </w:t>
      </w:r>
      <w:r w:rsidR="005051DF" w:rsidRPr="005051DF">
        <w:rPr>
          <w:i/>
          <w:noProof/>
        </w:rPr>
        <w:t>Zobellia galactanivorans</w:t>
      </w:r>
      <w:r w:rsidR="005051DF" w:rsidRPr="005051DF">
        <w:rPr>
          <w:noProof/>
        </w:rPr>
        <w:t xml:space="preserve">. </w:t>
      </w:r>
      <w:r w:rsidR="005051DF" w:rsidRPr="005051DF">
        <w:rPr>
          <w:i/>
          <w:noProof/>
        </w:rPr>
        <w:t>Environmental microbiology</w:t>
      </w:r>
      <w:r w:rsidR="005051DF" w:rsidRPr="005051DF">
        <w:rPr>
          <w:noProof/>
        </w:rPr>
        <w:t xml:space="preserve"> </w:t>
      </w:r>
      <w:r w:rsidR="005051DF" w:rsidRPr="005051DF">
        <w:rPr>
          <w:b/>
          <w:noProof/>
        </w:rPr>
        <w:t>19</w:t>
      </w:r>
      <w:r w:rsidR="005051DF" w:rsidRPr="005051DF">
        <w:rPr>
          <w:noProof/>
        </w:rPr>
        <w:t>, 2164-2181 (2017).</w:t>
      </w:r>
    </w:p>
    <w:p w14:paraId="3ACCDBAE" w14:textId="77777777" w:rsidR="005051DF" w:rsidRPr="005051DF" w:rsidRDefault="005051DF" w:rsidP="005051DF">
      <w:pPr>
        <w:pStyle w:val="EndNoteBibliography"/>
        <w:ind w:left="720" w:hanging="720"/>
        <w:rPr>
          <w:noProof/>
        </w:rPr>
      </w:pPr>
      <w:r w:rsidRPr="005051DF">
        <w:rPr>
          <w:noProof/>
        </w:rPr>
        <w:t>2.</w:t>
      </w:r>
      <w:r w:rsidRPr="005051DF">
        <w:rPr>
          <w:noProof/>
        </w:rPr>
        <w:tab/>
        <w:t xml:space="preserve">Y. Zhu, M. J. McBride, Comparative Analysis of </w:t>
      </w:r>
      <w:r w:rsidRPr="005051DF">
        <w:rPr>
          <w:i/>
          <w:noProof/>
        </w:rPr>
        <w:t>Cellulophaga algicola</w:t>
      </w:r>
      <w:r w:rsidRPr="005051DF">
        <w:rPr>
          <w:noProof/>
        </w:rPr>
        <w:t xml:space="preserve"> and </w:t>
      </w:r>
      <w:r w:rsidRPr="005051DF">
        <w:rPr>
          <w:i/>
          <w:noProof/>
        </w:rPr>
        <w:t xml:space="preserve">Flavobacterium johnsoniae </w:t>
      </w:r>
      <w:r w:rsidRPr="005051DF">
        <w:rPr>
          <w:noProof/>
        </w:rPr>
        <w:t xml:space="preserve">Gliding Motility. </w:t>
      </w:r>
      <w:r w:rsidRPr="005051DF">
        <w:rPr>
          <w:i/>
          <w:noProof/>
        </w:rPr>
        <w:t>J. Bacteriol.</w:t>
      </w:r>
      <w:r w:rsidRPr="005051DF">
        <w:rPr>
          <w:noProof/>
        </w:rPr>
        <w:t xml:space="preserve"> </w:t>
      </w:r>
      <w:r w:rsidRPr="005051DF">
        <w:rPr>
          <w:b/>
          <w:noProof/>
        </w:rPr>
        <w:t>198</w:t>
      </w:r>
      <w:r w:rsidRPr="005051DF">
        <w:rPr>
          <w:noProof/>
        </w:rPr>
        <w:t>, 1743-1754 (2016).</w:t>
      </w:r>
      <w:bookmarkStart w:id="0" w:name="_GoBack"/>
      <w:bookmarkEnd w:id="0"/>
    </w:p>
    <w:p w14:paraId="25B2AED2" w14:textId="350C7AB9" w:rsidR="00586EA5" w:rsidRDefault="00D548A9">
      <w:r>
        <w:fldChar w:fldCharType="end"/>
      </w:r>
    </w:p>
    <w:sectPr w:rsidR="00586EA5" w:rsidSect="00DE41E5">
      <w:footerReference w:type="default" r:id="rId9"/>
      <w:pgSz w:w="12240" w:h="15840"/>
      <w:pgMar w:top="810" w:right="810" w:bottom="99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AC9E59" w14:textId="77777777" w:rsidR="002417F1" w:rsidRDefault="002417F1">
      <w:pPr>
        <w:spacing w:after="0"/>
      </w:pPr>
      <w:r>
        <w:separator/>
      </w:r>
    </w:p>
  </w:endnote>
  <w:endnote w:type="continuationSeparator" w:id="0">
    <w:p w14:paraId="73083FA7" w14:textId="77777777" w:rsidR="002417F1" w:rsidRDefault="002417F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760802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C683DE3" w14:textId="77777777" w:rsidR="0016155A" w:rsidRDefault="001615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53E5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61AFE76" w14:textId="77777777" w:rsidR="0016155A" w:rsidRDefault="001615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98F2972" w14:textId="77777777" w:rsidR="002417F1" w:rsidRDefault="002417F1">
      <w:pPr>
        <w:spacing w:after="0"/>
      </w:pPr>
      <w:r>
        <w:separator/>
      </w:r>
    </w:p>
  </w:footnote>
  <w:footnote w:type="continuationSeparator" w:id="0">
    <w:p w14:paraId="606A2FCB" w14:textId="77777777" w:rsidR="002417F1" w:rsidRDefault="002417F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9D32231"/>
    <w:multiLevelType w:val="hybridMultilevel"/>
    <w:tmpl w:val="EC5897C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vdvzetgpf5xcew0xpvzedjwzsvsv5pdzwt&quot;&gt;Cellulose, Mark-Converted-Converted_usb&lt;record-ids&gt;&lt;item&gt;311&lt;/item&gt;&lt;item&gt;398&lt;/item&gt;&lt;/record-ids&gt;&lt;/item&gt;&lt;/Libraries&gt;"/>
  </w:docVars>
  <w:rsids>
    <w:rsidRoot w:val="00AF65EE"/>
    <w:rsid w:val="000040FE"/>
    <w:rsid w:val="00036102"/>
    <w:rsid w:val="00084974"/>
    <w:rsid w:val="000D797F"/>
    <w:rsid w:val="000E4CED"/>
    <w:rsid w:val="001078A1"/>
    <w:rsid w:val="00127DE9"/>
    <w:rsid w:val="0016155A"/>
    <w:rsid w:val="00195A1E"/>
    <w:rsid w:val="001E5F9A"/>
    <w:rsid w:val="002417F1"/>
    <w:rsid w:val="00272FAB"/>
    <w:rsid w:val="00291FD0"/>
    <w:rsid w:val="002B06B9"/>
    <w:rsid w:val="00353E5A"/>
    <w:rsid w:val="003C737B"/>
    <w:rsid w:val="003E5CAD"/>
    <w:rsid w:val="0048150B"/>
    <w:rsid w:val="005051DF"/>
    <w:rsid w:val="005129AD"/>
    <w:rsid w:val="00586EA5"/>
    <w:rsid w:val="005A2C6C"/>
    <w:rsid w:val="005D19A6"/>
    <w:rsid w:val="006A1148"/>
    <w:rsid w:val="0072573F"/>
    <w:rsid w:val="00785DB1"/>
    <w:rsid w:val="008465A5"/>
    <w:rsid w:val="00876A05"/>
    <w:rsid w:val="009002C9"/>
    <w:rsid w:val="009F0106"/>
    <w:rsid w:val="00A47D3D"/>
    <w:rsid w:val="00AB5D64"/>
    <w:rsid w:val="00AF65EE"/>
    <w:rsid w:val="00B62C57"/>
    <w:rsid w:val="00BE1CBD"/>
    <w:rsid w:val="00CE4E07"/>
    <w:rsid w:val="00D548A9"/>
    <w:rsid w:val="00D66CB6"/>
    <w:rsid w:val="00DC2CFF"/>
    <w:rsid w:val="00DE41E5"/>
    <w:rsid w:val="00DF69EF"/>
    <w:rsid w:val="00E1424C"/>
    <w:rsid w:val="00EA3D06"/>
    <w:rsid w:val="00F41938"/>
    <w:rsid w:val="00FC11C5"/>
    <w:rsid w:val="00FD52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DB36854"/>
  <w14:defaultImageDpi w14:val="300"/>
  <w15:docId w15:val="{B335AC07-E4CA-FE48-8C6B-BC75B03DAB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F65EE"/>
    <w:pPr>
      <w:spacing w:after="200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F65EE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F65EE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F65EE"/>
    <w:rPr>
      <w:rFonts w:eastAsiaTheme="minorHAnsi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65EE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65EE"/>
    <w:rPr>
      <w:rFonts w:ascii="Lucida Grande" w:eastAsiaTheme="minorHAnsi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D548A9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548A9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1275</Words>
  <Characters>7268</Characters>
  <Application>Microsoft Office Word</Application>
  <DocSecurity>0</DocSecurity>
  <Lines>60</Lines>
  <Paragraphs>17</Paragraphs>
  <ScaleCrop>false</ScaleCrop>
  <Company>UWM</Company>
  <LinksUpToDate>false</LinksUpToDate>
  <CharactersWithSpaces>8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NGTAO ZHU</dc:creator>
  <cp:keywords/>
  <dc:description/>
  <cp:lastModifiedBy>Zhu, Yongtao</cp:lastModifiedBy>
  <cp:revision>10</cp:revision>
  <dcterms:created xsi:type="dcterms:W3CDTF">2016-11-07T22:09:00Z</dcterms:created>
  <dcterms:modified xsi:type="dcterms:W3CDTF">2023-11-27T22:16:00Z</dcterms:modified>
</cp:coreProperties>
</file>